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84A48B" w14:textId="119E02C0" w:rsidR="006C352F" w:rsidRPr="002E79EF" w:rsidRDefault="00E850FE">
      <w:pPr>
        <w:jc w:val="center"/>
        <w:rPr>
          <w:rFonts w:ascii="Arial" w:hAnsi="Arial" w:cs="Arial"/>
          <w:b/>
          <w:sz w:val="28"/>
          <w:szCs w:val="28"/>
          <w:lang w:val="es-ES"/>
        </w:rPr>
      </w:pPr>
      <w:r w:rsidRPr="002E79EF">
        <w:rPr>
          <w:rFonts w:ascii="Arial" w:hAnsi="Arial" w:cs="Arial"/>
          <w:noProof/>
          <w:lang w:val="es-ES"/>
        </w:rPr>
        <w:drawing>
          <wp:anchor distT="114300" distB="114300" distL="114300" distR="114300" simplePos="0" relativeHeight="251658240" behindDoc="0" locked="0" layoutInCell="1" hidden="0" allowOverlap="1" wp14:anchorId="51DCFF0F" wp14:editId="2631CA14">
            <wp:simplePos x="0" y="0"/>
            <wp:positionH relativeFrom="page">
              <wp:posOffset>1000125</wp:posOffset>
            </wp:positionH>
            <wp:positionV relativeFrom="page">
              <wp:posOffset>542925</wp:posOffset>
            </wp:positionV>
            <wp:extent cx="1114425" cy="1104900"/>
            <wp:effectExtent l="0" t="0" r="0" b="0"/>
            <wp:wrapSquare wrapText="bothSides" distT="114300" distB="114300" distL="114300" distR="114300"/>
            <wp:docPr id="1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114425" cy="11049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 w:rsidRPr="002E79EF">
        <w:rPr>
          <w:rFonts w:ascii="Arial" w:hAnsi="Arial" w:cs="Arial"/>
          <w:b/>
          <w:sz w:val="28"/>
          <w:szCs w:val="28"/>
          <w:lang w:val="es-ES"/>
        </w:rPr>
        <w:t>UNIVERSIDAD SENTIMIENTOS DE LA NACIÓN</w:t>
      </w:r>
    </w:p>
    <w:p w14:paraId="63A929D5" w14:textId="77777777" w:rsidR="006C352F" w:rsidRPr="002E79EF" w:rsidRDefault="006C352F">
      <w:pPr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6BB6B934" w14:textId="77777777" w:rsidR="006C352F" w:rsidRPr="002E79EF" w:rsidRDefault="006C352F">
      <w:pPr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5BEBDE26" w14:textId="77777777" w:rsidR="006C352F" w:rsidRPr="002E79EF" w:rsidRDefault="006C352F">
      <w:pPr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02B64521" w14:textId="77777777" w:rsidR="006C352F" w:rsidRPr="002E79EF" w:rsidRDefault="006C352F">
      <w:pPr>
        <w:rPr>
          <w:rFonts w:ascii="Arial" w:hAnsi="Arial" w:cs="Arial"/>
          <w:b/>
          <w:sz w:val="28"/>
          <w:szCs w:val="28"/>
          <w:lang w:val="es-ES"/>
        </w:rPr>
      </w:pPr>
    </w:p>
    <w:p w14:paraId="2586B6FE" w14:textId="16FEC648" w:rsidR="006C352F" w:rsidRPr="002E79EF" w:rsidRDefault="006C352F">
      <w:pPr>
        <w:rPr>
          <w:rFonts w:ascii="Arial" w:hAnsi="Arial" w:cs="Arial"/>
          <w:b/>
          <w:sz w:val="28"/>
          <w:szCs w:val="28"/>
          <w:lang w:val="es-ES"/>
        </w:rPr>
      </w:pPr>
    </w:p>
    <w:p w14:paraId="47097539" w14:textId="50E2E6F8" w:rsidR="00E850FE" w:rsidRPr="002E79EF" w:rsidRDefault="00E850FE">
      <w:pPr>
        <w:rPr>
          <w:rFonts w:ascii="Arial" w:hAnsi="Arial" w:cs="Arial"/>
          <w:b/>
          <w:sz w:val="28"/>
          <w:szCs w:val="28"/>
          <w:lang w:val="es-ES"/>
        </w:rPr>
      </w:pPr>
    </w:p>
    <w:p w14:paraId="2EFF0B30" w14:textId="095D0602" w:rsidR="00E850FE" w:rsidRPr="002E79EF" w:rsidRDefault="00E850FE">
      <w:pPr>
        <w:rPr>
          <w:rFonts w:ascii="Arial" w:hAnsi="Arial" w:cs="Arial"/>
          <w:b/>
          <w:sz w:val="28"/>
          <w:szCs w:val="28"/>
          <w:lang w:val="es-ES"/>
        </w:rPr>
      </w:pPr>
    </w:p>
    <w:p w14:paraId="50BC3ED6" w14:textId="6C3A3AAA" w:rsidR="00E850FE" w:rsidRDefault="00E850FE">
      <w:pPr>
        <w:rPr>
          <w:rFonts w:ascii="Arial" w:hAnsi="Arial" w:cs="Arial"/>
          <w:b/>
          <w:sz w:val="28"/>
          <w:szCs w:val="28"/>
          <w:lang w:val="es-ES"/>
        </w:rPr>
      </w:pPr>
    </w:p>
    <w:p w14:paraId="10E973FC" w14:textId="77777777" w:rsidR="002E79EF" w:rsidRPr="002E79EF" w:rsidRDefault="002E79EF">
      <w:pPr>
        <w:rPr>
          <w:rFonts w:ascii="Arial" w:hAnsi="Arial" w:cs="Arial"/>
          <w:b/>
          <w:sz w:val="28"/>
          <w:szCs w:val="28"/>
          <w:lang w:val="es-ES"/>
        </w:rPr>
      </w:pPr>
    </w:p>
    <w:p w14:paraId="3C26E400" w14:textId="424F8513" w:rsidR="006C352F" w:rsidRPr="002E79EF" w:rsidRDefault="00FC03C5">
      <w:pPr>
        <w:pStyle w:val="Heading1"/>
        <w:keepNext w:val="0"/>
        <w:keepLines w:val="0"/>
        <w:spacing w:before="480"/>
        <w:jc w:val="center"/>
        <w:rPr>
          <w:rFonts w:ascii="Arial" w:hAnsi="Arial" w:cs="Arial"/>
          <w:b/>
          <w:sz w:val="36"/>
          <w:szCs w:val="36"/>
          <w:lang w:val="es-ES"/>
        </w:rPr>
      </w:pPr>
      <w:bookmarkStart w:id="0" w:name="_t1w7ftpww67m" w:colFirst="0" w:colLast="0"/>
      <w:bookmarkEnd w:id="0"/>
      <w:r w:rsidRPr="00FC03C5">
        <w:rPr>
          <w:rFonts w:ascii="Arial" w:hAnsi="Arial" w:cs="Arial"/>
          <w:b/>
          <w:sz w:val="36"/>
          <w:szCs w:val="36"/>
          <w:lang w:val="es-ES"/>
        </w:rPr>
        <w:t>Trabajo social y medio ambiente</w:t>
      </w:r>
    </w:p>
    <w:p w14:paraId="458D0B6E" w14:textId="573AB724" w:rsidR="00E850FE" w:rsidRPr="002E79EF" w:rsidRDefault="00CF3FA4" w:rsidP="00E850FE">
      <w:pPr>
        <w:spacing w:before="240" w:after="240"/>
        <w:jc w:val="center"/>
        <w:rPr>
          <w:rFonts w:ascii="Arial" w:hAnsi="Arial" w:cs="Arial"/>
          <w:b/>
          <w:lang w:val="es-ES"/>
        </w:rPr>
      </w:pPr>
      <w:r w:rsidRPr="002E79EF">
        <w:rPr>
          <w:rFonts w:ascii="Arial" w:hAnsi="Arial" w:cs="Arial"/>
          <w:b/>
          <w:lang w:val="es-ES"/>
        </w:rPr>
        <w:t xml:space="preserve">Ecología y </w:t>
      </w:r>
      <w:r w:rsidR="007C4C26" w:rsidRPr="002E79EF">
        <w:rPr>
          <w:rFonts w:ascii="Arial" w:hAnsi="Arial" w:cs="Arial"/>
          <w:b/>
          <w:lang w:val="es-ES"/>
        </w:rPr>
        <w:t>Soci</w:t>
      </w:r>
      <w:r w:rsidRPr="002E79EF">
        <w:rPr>
          <w:rFonts w:ascii="Arial" w:hAnsi="Arial" w:cs="Arial"/>
          <w:b/>
          <w:lang w:val="es-ES"/>
        </w:rPr>
        <w:t>edad</w:t>
      </w:r>
    </w:p>
    <w:p w14:paraId="62F96DA4" w14:textId="6713577F" w:rsidR="006C352F" w:rsidRDefault="006C352F">
      <w:pPr>
        <w:spacing w:before="240" w:after="240"/>
        <w:ind w:left="1000"/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6C1091E1" w14:textId="77777777" w:rsidR="002E79EF" w:rsidRPr="002E79EF" w:rsidRDefault="002E79EF">
      <w:pPr>
        <w:spacing w:before="240" w:after="240"/>
        <w:ind w:left="1000"/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260D39F3" w14:textId="77777777" w:rsidR="00E850FE" w:rsidRPr="002E79EF" w:rsidRDefault="00E850FE">
      <w:pPr>
        <w:spacing w:before="240" w:after="240"/>
        <w:ind w:left="1000"/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15F006DF" w14:textId="77777777" w:rsidR="006C352F" w:rsidRPr="002E79EF" w:rsidRDefault="00E850FE">
      <w:pPr>
        <w:spacing w:before="240" w:after="240"/>
        <w:jc w:val="center"/>
        <w:rPr>
          <w:rFonts w:ascii="Arial" w:hAnsi="Arial" w:cs="Arial"/>
          <w:b/>
          <w:sz w:val="28"/>
          <w:szCs w:val="28"/>
          <w:lang w:val="es-ES"/>
        </w:rPr>
      </w:pPr>
      <w:r w:rsidRPr="002E79EF">
        <w:rPr>
          <w:rFonts w:ascii="Arial" w:hAnsi="Arial" w:cs="Arial"/>
          <w:b/>
          <w:sz w:val="28"/>
          <w:szCs w:val="28"/>
          <w:lang w:val="es-ES"/>
        </w:rPr>
        <w:t>Presenta:</w:t>
      </w:r>
    </w:p>
    <w:p w14:paraId="344447C5" w14:textId="122B49FD" w:rsidR="006C352F" w:rsidRPr="002E79EF" w:rsidRDefault="001F7F34">
      <w:pPr>
        <w:spacing w:before="240" w:after="240"/>
        <w:jc w:val="center"/>
        <w:rPr>
          <w:rFonts w:ascii="Arial" w:hAnsi="Arial" w:cs="Arial"/>
          <w:b/>
          <w:lang w:val="es-ES"/>
        </w:rPr>
      </w:pPr>
      <w:r w:rsidRPr="002E79EF">
        <w:rPr>
          <w:rFonts w:ascii="Arial" w:hAnsi="Arial" w:cs="Arial"/>
          <w:b/>
          <w:lang w:val="es-ES"/>
        </w:rPr>
        <w:t>Juan Carlos Esparza Ochoa</w:t>
      </w:r>
    </w:p>
    <w:p w14:paraId="3A82113B" w14:textId="743B5FF3" w:rsidR="006C352F" w:rsidRPr="002E79EF" w:rsidRDefault="006C352F">
      <w:pPr>
        <w:spacing w:before="240" w:after="240"/>
        <w:ind w:left="1000"/>
        <w:jc w:val="center"/>
        <w:rPr>
          <w:rFonts w:ascii="Arial" w:hAnsi="Arial" w:cs="Arial"/>
          <w:b/>
          <w:lang w:val="es-ES"/>
        </w:rPr>
      </w:pPr>
    </w:p>
    <w:p w14:paraId="2ADBD4E8" w14:textId="6474E9D4" w:rsidR="006C352F" w:rsidRPr="002E79EF" w:rsidRDefault="006C352F">
      <w:pPr>
        <w:spacing w:before="240" w:after="240"/>
        <w:ind w:left="1000"/>
        <w:jc w:val="center"/>
        <w:rPr>
          <w:rFonts w:ascii="Arial" w:hAnsi="Arial" w:cs="Arial"/>
          <w:b/>
          <w:lang w:val="es-ES"/>
        </w:rPr>
      </w:pPr>
    </w:p>
    <w:p w14:paraId="4E83A544" w14:textId="5A1CA81A" w:rsidR="006C352F" w:rsidRPr="002E79EF" w:rsidRDefault="00E850FE">
      <w:pPr>
        <w:spacing w:before="240" w:after="240"/>
        <w:jc w:val="center"/>
        <w:rPr>
          <w:rFonts w:ascii="Arial" w:hAnsi="Arial" w:cs="Arial"/>
          <w:b/>
          <w:lang w:val="es-ES"/>
        </w:rPr>
      </w:pPr>
      <w:r w:rsidRPr="002E79EF">
        <w:rPr>
          <w:rFonts w:ascii="Arial" w:hAnsi="Arial" w:cs="Arial"/>
          <w:b/>
          <w:sz w:val="28"/>
          <w:szCs w:val="28"/>
          <w:lang w:val="es-ES"/>
        </w:rPr>
        <w:t>Facilitadora:</w:t>
      </w:r>
    </w:p>
    <w:p w14:paraId="2B680B81" w14:textId="5F4A7293" w:rsidR="006C352F" w:rsidRPr="002E79EF" w:rsidRDefault="007C4C26">
      <w:pPr>
        <w:spacing w:before="240" w:after="240"/>
        <w:jc w:val="center"/>
        <w:rPr>
          <w:rFonts w:ascii="Arial" w:hAnsi="Arial" w:cs="Arial"/>
          <w:b/>
          <w:lang w:val="es-ES"/>
        </w:rPr>
      </w:pPr>
      <w:r w:rsidRPr="002E79EF">
        <w:rPr>
          <w:rFonts w:ascii="Arial" w:hAnsi="Arial" w:cs="Arial"/>
          <w:b/>
          <w:lang w:val="es-ES"/>
        </w:rPr>
        <w:t>Cristina</w:t>
      </w:r>
      <w:r w:rsidR="00CF3FA4" w:rsidRPr="002E79EF">
        <w:rPr>
          <w:rFonts w:ascii="Arial" w:hAnsi="Arial" w:cs="Arial"/>
          <w:b/>
          <w:lang w:val="es-ES"/>
        </w:rPr>
        <w:t xml:space="preserve"> </w:t>
      </w:r>
      <w:proofErr w:type="spellStart"/>
      <w:r w:rsidR="00CF3FA4" w:rsidRPr="002E79EF">
        <w:rPr>
          <w:rFonts w:ascii="Arial" w:hAnsi="Arial" w:cs="Arial"/>
          <w:b/>
          <w:lang w:val="es-ES"/>
        </w:rPr>
        <w:t>Desentis</w:t>
      </w:r>
      <w:proofErr w:type="spellEnd"/>
      <w:r w:rsidR="00CF3FA4" w:rsidRPr="002E79EF">
        <w:rPr>
          <w:rFonts w:ascii="Arial" w:hAnsi="Arial" w:cs="Arial"/>
          <w:b/>
          <w:lang w:val="es-ES"/>
        </w:rPr>
        <w:t xml:space="preserve"> Torres</w:t>
      </w:r>
    </w:p>
    <w:p w14:paraId="518E199F" w14:textId="438EC9DE" w:rsidR="006C352F" w:rsidRPr="002E79EF" w:rsidRDefault="006C352F">
      <w:pPr>
        <w:pStyle w:val="Heading1"/>
        <w:keepNext w:val="0"/>
        <w:keepLines w:val="0"/>
        <w:spacing w:before="480"/>
        <w:ind w:left="1000"/>
        <w:jc w:val="center"/>
        <w:rPr>
          <w:rFonts w:ascii="Arial" w:hAnsi="Arial" w:cs="Arial"/>
          <w:sz w:val="20"/>
          <w:szCs w:val="20"/>
          <w:lang w:val="es-ES"/>
        </w:rPr>
      </w:pPr>
      <w:bookmarkStart w:id="1" w:name="_uff428n3x5az" w:colFirst="0" w:colLast="0"/>
      <w:bookmarkEnd w:id="1"/>
    </w:p>
    <w:p w14:paraId="2920C9C7" w14:textId="6EA602C8" w:rsidR="006C352F" w:rsidRPr="002E79EF" w:rsidRDefault="006C352F">
      <w:pPr>
        <w:pStyle w:val="Heading1"/>
        <w:keepNext w:val="0"/>
        <w:keepLines w:val="0"/>
        <w:spacing w:before="480"/>
        <w:jc w:val="right"/>
        <w:rPr>
          <w:rFonts w:ascii="Arial" w:hAnsi="Arial" w:cs="Arial"/>
          <w:b/>
          <w:sz w:val="20"/>
          <w:szCs w:val="20"/>
          <w:lang w:val="es-ES"/>
        </w:rPr>
      </w:pPr>
      <w:bookmarkStart w:id="2" w:name="_dw9m9ljkixsh" w:colFirst="0" w:colLast="0"/>
      <w:bookmarkStart w:id="3" w:name="_ctiyj95ktwk9" w:colFirst="0" w:colLast="0"/>
      <w:bookmarkStart w:id="4" w:name="_iwik9oc23das" w:colFirst="0" w:colLast="0"/>
      <w:bookmarkEnd w:id="2"/>
      <w:bookmarkEnd w:id="3"/>
      <w:bookmarkEnd w:id="4"/>
    </w:p>
    <w:p w14:paraId="40D680B9" w14:textId="4900ECF2" w:rsidR="006C352F" w:rsidRPr="002E79EF" w:rsidRDefault="006C352F">
      <w:pPr>
        <w:pStyle w:val="Heading1"/>
        <w:keepNext w:val="0"/>
        <w:keepLines w:val="0"/>
        <w:spacing w:before="480"/>
        <w:jc w:val="right"/>
        <w:rPr>
          <w:rFonts w:ascii="Arial" w:hAnsi="Arial" w:cs="Arial"/>
          <w:b/>
          <w:sz w:val="20"/>
          <w:szCs w:val="20"/>
          <w:lang w:val="es-ES"/>
        </w:rPr>
      </w:pPr>
      <w:bookmarkStart w:id="5" w:name="_62nsb9q1gq3n" w:colFirst="0" w:colLast="0"/>
      <w:bookmarkStart w:id="6" w:name="_3n5u96ss4r60" w:colFirst="0" w:colLast="0"/>
      <w:bookmarkEnd w:id="5"/>
      <w:bookmarkEnd w:id="6"/>
    </w:p>
    <w:p w14:paraId="6173366C" w14:textId="103B4116" w:rsidR="00E850FE" w:rsidRPr="002E79EF" w:rsidRDefault="003C14EF" w:rsidP="00E850FE">
      <w:pPr>
        <w:pStyle w:val="Heading1"/>
        <w:keepNext w:val="0"/>
        <w:keepLines w:val="0"/>
        <w:spacing w:before="480"/>
        <w:jc w:val="right"/>
        <w:rPr>
          <w:rFonts w:ascii="Arial" w:hAnsi="Arial" w:cs="Arial"/>
          <w:b/>
          <w:sz w:val="20"/>
          <w:szCs w:val="20"/>
          <w:lang w:val="es-ES"/>
        </w:rPr>
      </w:pPr>
      <w:bookmarkStart w:id="7" w:name="_zxtvrg7okyk" w:colFirst="0" w:colLast="0"/>
      <w:bookmarkEnd w:id="7"/>
      <w:r w:rsidRPr="002E79EF">
        <w:rPr>
          <w:rFonts w:ascii="Arial" w:hAnsi="Arial" w:cs="Arial"/>
          <w:b/>
          <w:sz w:val="20"/>
          <w:szCs w:val="20"/>
          <w:lang w:val="es-ES"/>
        </w:rPr>
        <w:t xml:space="preserve">Waco </w:t>
      </w:r>
      <w:proofErr w:type="spellStart"/>
      <w:r w:rsidRPr="002E79EF">
        <w:rPr>
          <w:rFonts w:ascii="Arial" w:hAnsi="Arial" w:cs="Arial"/>
          <w:b/>
          <w:sz w:val="20"/>
          <w:szCs w:val="20"/>
          <w:lang w:val="es-ES"/>
        </w:rPr>
        <w:t>TX</w:t>
      </w:r>
      <w:proofErr w:type="spellEnd"/>
      <w:r w:rsidRPr="002E79EF">
        <w:rPr>
          <w:rFonts w:ascii="Arial" w:hAnsi="Arial" w:cs="Arial"/>
          <w:b/>
          <w:sz w:val="20"/>
          <w:szCs w:val="20"/>
          <w:lang w:val="es-ES"/>
        </w:rPr>
        <w:t xml:space="preserve">, </w:t>
      </w:r>
      <w:r w:rsidR="00CD03ED">
        <w:rPr>
          <w:rFonts w:ascii="Arial" w:hAnsi="Arial" w:cs="Arial"/>
          <w:b/>
          <w:sz w:val="20"/>
          <w:szCs w:val="20"/>
          <w:lang w:val="es-ES"/>
        </w:rPr>
        <w:t>28</w:t>
      </w:r>
      <w:r w:rsidRPr="002E79EF">
        <w:rPr>
          <w:rFonts w:ascii="Arial" w:hAnsi="Arial" w:cs="Arial"/>
          <w:b/>
          <w:sz w:val="20"/>
          <w:szCs w:val="20"/>
          <w:lang w:val="es-ES"/>
        </w:rPr>
        <w:t xml:space="preserve"> de </w:t>
      </w:r>
      <w:r w:rsidR="006E0DFA" w:rsidRPr="002E79EF">
        <w:rPr>
          <w:rFonts w:ascii="Arial" w:hAnsi="Arial" w:cs="Arial"/>
          <w:b/>
          <w:sz w:val="20"/>
          <w:szCs w:val="20"/>
          <w:lang w:val="es-ES"/>
        </w:rPr>
        <w:t>n</w:t>
      </w:r>
      <w:r w:rsidRPr="002E79EF">
        <w:rPr>
          <w:rFonts w:ascii="Arial" w:hAnsi="Arial" w:cs="Arial"/>
          <w:b/>
          <w:sz w:val="20"/>
          <w:szCs w:val="20"/>
          <w:lang w:val="es-ES"/>
        </w:rPr>
        <w:t>o</w:t>
      </w:r>
      <w:r w:rsidR="006E0DFA" w:rsidRPr="002E79EF">
        <w:rPr>
          <w:rFonts w:ascii="Arial" w:hAnsi="Arial" w:cs="Arial"/>
          <w:b/>
          <w:sz w:val="20"/>
          <w:szCs w:val="20"/>
          <w:lang w:val="es-ES"/>
        </w:rPr>
        <w:t>viem</w:t>
      </w:r>
      <w:r w:rsidR="007C4C26" w:rsidRPr="002E79EF">
        <w:rPr>
          <w:rFonts w:ascii="Arial" w:hAnsi="Arial" w:cs="Arial"/>
          <w:b/>
          <w:sz w:val="20"/>
          <w:szCs w:val="20"/>
          <w:lang w:val="es-ES"/>
        </w:rPr>
        <w:t>b</w:t>
      </w:r>
      <w:r w:rsidR="00C75B89" w:rsidRPr="002E79EF">
        <w:rPr>
          <w:rFonts w:ascii="Arial" w:hAnsi="Arial" w:cs="Arial"/>
          <w:b/>
          <w:sz w:val="20"/>
          <w:szCs w:val="20"/>
          <w:lang w:val="es-ES"/>
        </w:rPr>
        <w:t>re de 2021</w:t>
      </w:r>
    </w:p>
    <w:p w14:paraId="19C3C37C" w14:textId="71E478B4" w:rsidR="00BC3BEE" w:rsidRPr="002E79EF" w:rsidRDefault="00BC3BEE" w:rsidP="00BC3BEE">
      <w:pPr>
        <w:rPr>
          <w:rFonts w:ascii="Arial" w:hAnsi="Arial" w:cs="Arial"/>
          <w:lang w:val="es-ES"/>
        </w:rPr>
      </w:pPr>
    </w:p>
    <w:p w14:paraId="0F197F67" w14:textId="242029EE" w:rsidR="002E79EF" w:rsidRPr="002E79EF" w:rsidRDefault="002E79EF" w:rsidP="002E79EF">
      <w:pPr>
        <w:spacing w:after="120" w:line="360" w:lineRule="auto"/>
        <w:rPr>
          <w:rFonts w:ascii="Arial" w:hAnsi="Arial" w:cs="Arial"/>
          <w:b/>
          <w:bCs/>
          <w:lang w:val="es-ES"/>
        </w:rPr>
      </w:pPr>
      <w:r w:rsidRPr="002E79EF">
        <w:rPr>
          <w:rFonts w:ascii="Arial" w:hAnsi="Arial" w:cs="Arial"/>
          <w:b/>
          <w:bCs/>
          <w:lang w:val="es-ES"/>
        </w:rPr>
        <w:lastRenderedPageBreak/>
        <w:t>Introducción</w:t>
      </w:r>
    </w:p>
    <w:p w14:paraId="0D5A6FD9" w14:textId="77777777" w:rsidR="006F0E66" w:rsidRDefault="002E79EF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Este </w:t>
      </w:r>
      <w:r w:rsidR="00CD03ED">
        <w:rPr>
          <w:rFonts w:ascii="Arial" w:hAnsi="Arial" w:cs="Arial"/>
          <w:lang w:val="es-ES"/>
        </w:rPr>
        <w:t>ensayo quiere presentar algunas reflexiones respecto a</w:t>
      </w:r>
      <w:r w:rsidR="00C761D3">
        <w:rPr>
          <w:rFonts w:ascii="Arial" w:hAnsi="Arial" w:cs="Arial"/>
          <w:lang w:val="es-ES"/>
        </w:rPr>
        <w:t xml:space="preserve"> </w:t>
      </w:r>
      <w:r w:rsidR="00CD03ED">
        <w:rPr>
          <w:rFonts w:ascii="Arial" w:hAnsi="Arial" w:cs="Arial"/>
          <w:lang w:val="es-ES"/>
        </w:rPr>
        <w:t xml:space="preserve">la relación entre el Trabajo Social y el medio ambiente en Nuestra América, </w:t>
      </w:r>
      <w:r w:rsidR="00FC2856">
        <w:rPr>
          <w:rFonts w:ascii="Arial" w:hAnsi="Arial" w:cs="Arial"/>
          <w:lang w:val="es-ES"/>
        </w:rPr>
        <w:t>partiendo de mi pro</w:t>
      </w:r>
      <w:r w:rsidR="006F0E66">
        <w:rPr>
          <w:rFonts w:ascii="Arial" w:hAnsi="Arial" w:cs="Arial"/>
          <w:lang w:val="es-ES"/>
        </w:rPr>
        <w:t xml:space="preserve">pia experiencia de vida y </w:t>
      </w:r>
      <w:r w:rsidR="00CD03ED">
        <w:rPr>
          <w:rFonts w:ascii="Arial" w:hAnsi="Arial" w:cs="Arial"/>
          <w:lang w:val="es-ES"/>
        </w:rPr>
        <w:t>destacando algunos de los casos puntuales donde tal relación se hace evidente en situaciones contemporáneas que podemos observar en la región.</w:t>
      </w:r>
      <w:r w:rsidR="00C761D3">
        <w:rPr>
          <w:rFonts w:ascii="Arial" w:hAnsi="Arial" w:cs="Arial"/>
          <w:lang w:val="es-ES"/>
        </w:rPr>
        <w:t xml:space="preserve"> Propongo que la cuestión del medio ambiente</w:t>
      </w:r>
      <w:r w:rsidR="006F0E66">
        <w:rPr>
          <w:rFonts w:ascii="Arial" w:hAnsi="Arial" w:cs="Arial"/>
          <w:lang w:val="es-ES"/>
        </w:rPr>
        <w:t>, desde una perspectiva transdisciplinar,</w:t>
      </w:r>
      <w:r w:rsidR="00C761D3">
        <w:rPr>
          <w:rFonts w:ascii="Arial" w:hAnsi="Arial" w:cs="Arial"/>
          <w:lang w:val="es-ES"/>
        </w:rPr>
        <w:t xml:space="preserve"> no puede ser ajena al trabajo social latinoamericano como no lo ha sido históricamente al trabajo popular en poblaciones indígenas y campesinas</w:t>
      </w:r>
      <w:r w:rsidR="00335F1F">
        <w:rPr>
          <w:rFonts w:ascii="Arial" w:hAnsi="Arial" w:cs="Arial"/>
          <w:lang w:val="es-ES"/>
        </w:rPr>
        <w:t>.</w:t>
      </w:r>
    </w:p>
    <w:p w14:paraId="59F9A9EA" w14:textId="77777777" w:rsidR="006F0E66" w:rsidRPr="00406CB5" w:rsidRDefault="006F0E66" w:rsidP="006F0E66">
      <w:pPr>
        <w:spacing w:after="120" w:line="360" w:lineRule="auto"/>
        <w:rPr>
          <w:rFonts w:ascii="Arial" w:hAnsi="Arial" w:cs="Arial"/>
          <w:b/>
          <w:bCs/>
          <w:lang w:val="es-ES"/>
        </w:rPr>
      </w:pPr>
      <w:r>
        <w:rPr>
          <w:rFonts w:ascii="Arial" w:hAnsi="Arial" w:cs="Arial"/>
          <w:b/>
          <w:bCs/>
          <w:lang w:val="es-ES"/>
        </w:rPr>
        <w:t>Desarrollo</w:t>
      </w:r>
    </w:p>
    <w:p w14:paraId="44C02DB3" w14:textId="77777777" w:rsidR="00294E2B" w:rsidRDefault="006F0E66" w:rsidP="00294E2B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En 1980, a los </w:t>
      </w:r>
      <w:r w:rsidRPr="006F0E66">
        <w:rPr>
          <w:rFonts w:ascii="Arial" w:hAnsi="Arial" w:cs="Arial"/>
          <w:lang w:val="es-ES"/>
        </w:rPr>
        <w:t xml:space="preserve">15 años </w:t>
      </w:r>
      <w:r>
        <w:rPr>
          <w:rFonts w:ascii="Arial" w:hAnsi="Arial" w:cs="Arial"/>
          <w:lang w:val="es-ES"/>
        </w:rPr>
        <w:t xml:space="preserve">de edad, tuve la primera oportunidad de colaborar en actividades de </w:t>
      </w:r>
      <w:r w:rsidRPr="006F0E66">
        <w:rPr>
          <w:rFonts w:ascii="Arial" w:hAnsi="Arial" w:cs="Arial"/>
          <w:lang w:val="es-ES"/>
        </w:rPr>
        <w:t>educación popular</w:t>
      </w:r>
      <w:r>
        <w:rPr>
          <w:rFonts w:ascii="Arial" w:hAnsi="Arial" w:cs="Arial"/>
          <w:lang w:val="es-ES"/>
        </w:rPr>
        <w:t xml:space="preserve">. Desde entonces, </w:t>
      </w:r>
      <w:r w:rsidRPr="006F0E66">
        <w:rPr>
          <w:rFonts w:ascii="Arial" w:hAnsi="Arial" w:cs="Arial"/>
          <w:lang w:val="es-ES"/>
        </w:rPr>
        <w:t>si bien formando parte de organizaciones de inspiración religiosa</w:t>
      </w:r>
      <w:r>
        <w:rPr>
          <w:rFonts w:ascii="Arial" w:hAnsi="Arial" w:cs="Arial"/>
          <w:lang w:val="es-ES"/>
        </w:rPr>
        <w:t xml:space="preserve"> la mayor parte del tiempo</w:t>
      </w:r>
      <w:r w:rsidRPr="006F0E66">
        <w:rPr>
          <w:rFonts w:ascii="Arial" w:hAnsi="Arial" w:cs="Arial"/>
          <w:lang w:val="es-ES"/>
        </w:rPr>
        <w:t xml:space="preserve">, </w:t>
      </w:r>
      <w:r>
        <w:rPr>
          <w:rFonts w:ascii="Arial" w:hAnsi="Arial" w:cs="Arial"/>
          <w:lang w:val="es-ES"/>
        </w:rPr>
        <w:t xml:space="preserve">he estado siempre trabajando de una u otra forma con nuestro pueblo latinoamericano a la luz de </w:t>
      </w:r>
      <w:r w:rsidRPr="006F0E66">
        <w:rPr>
          <w:rFonts w:ascii="Arial" w:hAnsi="Arial" w:cs="Arial"/>
          <w:lang w:val="es-ES"/>
        </w:rPr>
        <w:t>una perspectiva teórica neo</w:t>
      </w:r>
      <w:r>
        <w:rPr>
          <w:rFonts w:ascii="Arial" w:hAnsi="Arial" w:cs="Arial"/>
          <w:lang w:val="es-ES"/>
        </w:rPr>
        <w:t>-</w:t>
      </w:r>
      <w:r w:rsidRPr="006F0E66">
        <w:rPr>
          <w:rFonts w:ascii="Arial" w:hAnsi="Arial" w:cs="Arial"/>
          <w:lang w:val="es-ES"/>
        </w:rPr>
        <w:t>marxista</w:t>
      </w:r>
      <w:r>
        <w:rPr>
          <w:rFonts w:ascii="Arial" w:hAnsi="Arial" w:cs="Arial"/>
          <w:lang w:val="es-ES"/>
        </w:rPr>
        <w:t xml:space="preserve"> que he ido conociendo de manera progresiva</w:t>
      </w:r>
      <w:r w:rsidRPr="006F0E66">
        <w:rPr>
          <w:rFonts w:ascii="Arial" w:hAnsi="Arial" w:cs="Arial"/>
          <w:lang w:val="es-ES"/>
        </w:rPr>
        <w:t>.</w:t>
      </w:r>
      <w:r>
        <w:rPr>
          <w:rFonts w:ascii="Arial" w:hAnsi="Arial" w:cs="Arial"/>
          <w:lang w:val="es-ES"/>
        </w:rPr>
        <w:t xml:space="preserve"> Por eso no es tan extraño que algún</w:t>
      </w:r>
      <w:r w:rsidRPr="006F0E66">
        <w:rPr>
          <w:rFonts w:ascii="Arial" w:hAnsi="Arial" w:cs="Arial"/>
          <w:lang w:val="es-ES"/>
        </w:rPr>
        <w:t xml:space="preserve"> tiempo consider</w:t>
      </w:r>
      <w:r>
        <w:rPr>
          <w:rFonts w:ascii="Arial" w:hAnsi="Arial" w:cs="Arial"/>
          <w:lang w:val="es-ES"/>
        </w:rPr>
        <w:t xml:space="preserve">é </w:t>
      </w:r>
      <w:r w:rsidR="00294E2B">
        <w:rPr>
          <w:rFonts w:ascii="Arial" w:hAnsi="Arial" w:cs="Arial"/>
          <w:lang w:val="es-ES"/>
        </w:rPr>
        <w:t xml:space="preserve">el </w:t>
      </w:r>
      <w:r>
        <w:rPr>
          <w:rFonts w:ascii="Arial" w:hAnsi="Arial" w:cs="Arial"/>
          <w:lang w:val="es-ES"/>
        </w:rPr>
        <w:t>ecologis</w:t>
      </w:r>
      <w:r w:rsidR="00294E2B">
        <w:rPr>
          <w:rFonts w:ascii="Arial" w:hAnsi="Arial" w:cs="Arial"/>
          <w:lang w:val="es-ES"/>
        </w:rPr>
        <w:t xml:space="preserve">mo, </w:t>
      </w:r>
      <w:proofErr w:type="gramStart"/>
      <w:r w:rsidR="00294E2B">
        <w:rPr>
          <w:rFonts w:ascii="Arial" w:hAnsi="Arial" w:cs="Arial"/>
          <w:lang w:val="es-ES"/>
        </w:rPr>
        <w:t>o</w:t>
      </w:r>
      <w:proofErr w:type="gramEnd"/>
      <w:r w:rsidR="00294E2B">
        <w:rPr>
          <w:rFonts w:ascii="Arial" w:hAnsi="Arial" w:cs="Arial"/>
          <w:lang w:val="es-ES"/>
        </w:rPr>
        <w:t xml:space="preserve"> mejor dicho, lo que conocí </w:t>
      </w:r>
      <w:r w:rsidRPr="006F0E66">
        <w:rPr>
          <w:rFonts w:ascii="Arial" w:hAnsi="Arial" w:cs="Arial"/>
          <w:lang w:val="es-ES"/>
        </w:rPr>
        <w:t>como preocupación ecológica</w:t>
      </w:r>
      <w:r w:rsidR="00294E2B">
        <w:rPr>
          <w:rFonts w:ascii="Arial" w:hAnsi="Arial" w:cs="Arial"/>
          <w:lang w:val="es-ES"/>
        </w:rPr>
        <w:t>, como un</w:t>
      </w:r>
      <w:r w:rsidRPr="006F0E66">
        <w:rPr>
          <w:rFonts w:ascii="Arial" w:hAnsi="Arial" w:cs="Arial"/>
          <w:lang w:val="es-ES"/>
        </w:rPr>
        <w:t>a perspectiva pequeño</w:t>
      </w:r>
      <w:r w:rsidR="00294E2B">
        <w:rPr>
          <w:rFonts w:ascii="Arial" w:hAnsi="Arial" w:cs="Arial"/>
          <w:lang w:val="es-ES"/>
        </w:rPr>
        <w:t>-</w:t>
      </w:r>
      <w:r w:rsidRPr="006F0E66">
        <w:rPr>
          <w:rFonts w:ascii="Arial" w:hAnsi="Arial" w:cs="Arial"/>
          <w:lang w:val="es-ES"/>
        </w:rPr>
        <w:t>burguesas o</w:t>
      </w:r>
      <w:r w:rsidR="00294E2B">
        <w:rPr>
          <w:rFonts w:ascii="Arial" w:hAnsi="Arial" w:cs="Arial"/>
          <w:lang w:val="es-ES"/>
        </w:rPr>
        <w:t>—en el mejor de los casos—s</w:t>
      </w:r>
      <w:r w:rsidRPr="006F0E66">
        <w:rPr>
          <w:rFonts w:ascii="Arial" w:hAnsi="Arial" w:cs="Arial"/>
          <w:lang w:val="es-ES"/>
        </w:rPr>
        <w:t>uperficial</w:t>
      </w:r>
      <w:r w:rsidR="00294E2B">
        <w:rPr>
          <w:rFonts w:ascii="Arial" w:hAnsi="Arial" w:cs="Arial"/>
          <w:lang w:val="es-ES"/>
        </w:rPr>
        <w:t xml:space="preserve">. Cuando en </w:t>
      </w:r>
      <w:r w:rsidR="00294E2B" w:rsidRPr="00294E2B">
        <w:rPr>
          <w:rFonts w:ascii="Arial" w:hAnsi="Arial" w:cs="Arial"/>
          <w:lang w:val="es-ES"/>
        </w:rPr>
        <w:t xml:space="preserve">1986 </w:t>
      </w:r>
      <w:r w:rsidR="00294E2B">
        <w:rPr>
          <w:rFonts w:ascii="Arial" w:hAnsi="Arial" w:cs="Arial"/>
          <w:lang w:val="es-ES"/>
        </w:rPr>
        <w:t xml:space="preserve">aparece el </w:t>
      </w:r>
      <w:r w:rsidR="00294E2B" w:rsidRPr="00294E2B">
        <w:rPr>
          <w:rFonts w:ascii="Arial" w:hAnsi="Arial" w:cs="Arial"/>
          <w:lang w:val="es-ES"/>
        </w:rPr>
        <w:t>Partido Verde Mexicano (</w:t>
      </w:r>
      <w:proofErr w:type="spellStart"/>
      <w:r w:rsidR="00294E2B" w:rsidRPr="00294E2B">
        <w:rPr>
          <w:rFonts w:ascii="Arial" w:hAnsi="Arial" w:cs="Arial"/>
          <w:lang w:val="es-ES"/>
        </w:rPr>
        <w:t>PVM</w:t>
      </w:r>
      <w:proofErr w:type="spellEnd"/>
      <w:r w:rsidR="00294E2B" w:rsidRPr="00294E2B">
        <w:rPr>
          <w:rFonts w:ascii="Arial" w:hAnsi="Arial" w:cs="Arial"/>
          <w:lang w:val="es-ES"/>
        </w:rPr>
        <w:t xml:space="preserve">) </w:t>
      </w:r>
      <w:r w:rsidR="00294E2B">
        <w:rPr>
          <w:rFonts w:ascii="Arial" w:hAnsi="Arial" w:cs="Arial"/>
          <w:lang w:val="es-ES"/>
        </w:rPr>
        <w:t xml:space="preserve">se refuerza mi percepción de que se trata de una oferta para </w:t>
      </w:r>
      <w:r w:rsidRPr="006F0E66">
        <w:rPr>
          <w:rFonts w:ascii="Arial" w:hAnsi="Arial" w:cs="Arial"/>
          <w:lang w:val="es-ES"/>
        </w:rPr>
        <w:t>incapaces de ser sensibles frente al dolor de nuestro pueblo y frente a la urgencia de cambio social</w:t>
      </w:r>
      <w:r w:rsidR="00294E2B">
        <w:rPr>
          <w:rFonts w:ascii="Arial" w:hAnsi="Arial" w:cs="Arial"/>
          <w:lang w:val="es-ES"/>
        </w:rPr>
        <w:t>, más preocupados por la vida de las plantas que de la supervivencia de los pobres</w:t>
      </w:r>
      <w:r w:rsidRPr="006F0E66">
        <w:rPr>
          <w:rFonts w:ascii="Arial" w:hAnsi="Arial" w:cs="Arial"/>
          <w:lang w:val="es-ES"/>
        </w:rPr>
        <w:t>.</w:t>
      </w:r>
    </w:p>
    <w:p w14:paraId="078DC87B" w14:textId="77777777" w:rsidR="00B93103" w:rsidRDefault="00294E2B" w:rsidP="00B93103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Puesta al margen la posibilidad real de </w:t>
      </w:r>
      <w:r w:rsidR="008C7022">
        <w:rPr>
          <w:rFonts w:ascii="Arial" w:hAnsi="Arial" w:cs="Arial"/>
          <w:lang w:val="es-ES"/>
        </w:rPr>
        <w:t>que la conservación del registro de tal partido favorezca en algo a México, en mi caso no es sino hasta la última década del siglo XX cuando entro en contacto con movimientos ecologistas brasileños que descubro la dimensión integralmente liberadora de la preocupación por e medio ambiente</w:t>
      </w:r>
      <w:r w:rsidR="00965813">
        <w:rPr>
          <w:rFonts w:ascii="Arial" w:hAnsi="Arial" w:cs="Arial"/>
          <w:lang w:val="es-ES"/>
        </w:rPr>
        <w:t xml:space="preserve">, en particular a partir del aporte teológico de </w:t>
      </w:r>
      <w:proofErr w:type="spellStart"/>
      <w:r w:rsidR="00965813" w:rsidRPr="00965813">
        <w:rPr>
          <w:rFonts w:ascii="Arial" w:hAnsi="Arial" w:cs="Arial"/>
          <w:i/>
          <w:iCs/>
          <w:lang w:val="es-ES"/>
        </w:rPr>
        <w:t>Ecologia</w:t>
      </w:r>
      <w:proofErr w:type="spellEnd"/>
      <w:r w:rsidR="00965813" w:rsidRPr="00965813">
        <w:rPr>
          <w:rFonts w:ascii="Arial" w:hAnsi="Arial" w:cs="Arial"/>
          <w:i/>
          <w:iCs/>
          <w:lang w:val="es-ES"/>
        </w:rPr>
        <w:t xml:space="preserve">: Grito da </w:t>
      </w:r>
      <w:proofErr w:type="spellStart"/>
      <w:r w:rsidR="00965813" w:rsidRPr="00965813">
        <w:rPr>
          <w:rFonts w:ascii="Arial" w:hAnsi="Arial" w:cs="Arial"/>
          <w:i/>
          <w:iCs/>
          <w:lang w:val="es-ES"/>
        </w:rPr>
        <w:t>terra</w:t>
      </w:r>
      <w:proofErr w:type="spellEnd"/>
      <w:r w:rsidR="00965813" w:rsidRPr="00965813">
        <w:rPr>
          <w:rFonts w:ascii="Arial" w:hAnsi="Arial" w:cs="Arial"/>
          <w:i/>
          <w:iCs/>
          <w:lang w:val="es-ES"/>
        </w:rPr>
        <w:t>, grito dos pobres</w:t>
      </w:r>
      <w:r w:rsidR="00965813">
        <w:rPr>
          <w:rFonts w:ascii="Arial" w:hAnsi="Arial" w:cs="Arial"/>
          <w:lang w:val="es-ES"/>
        </w:rPr>
        <w:t xml:space="preserve"> </w:t>
      </w:r>
      <w:r w:rsidR="00965813">
        <w:rPr>
          <w:rFonts w:ascii="Arial" w:hAnsi="Arial" w:cs="Arial"/>
          <w:lang w:val="es-ES"/>
        </w:rPr>
        <w:fldChar w:fldCharType="begin"/>
      </w:r>
      <w:r w:rsidR="00965813">
        <w:rPr>
          <w:rFonts w:ascii="Arial" w:hAnsi="Arial" w:cs="Arial"/>
          <w:lang w:val="es-ES"/>
        </w:rPr>
        <w:instrText xml:space="preserve"> ADDIN ZOTERO_ITEM CSL_CITATION {"citationID":"mfUthUst","properties":{"formattedCitation":"(Boff, 1995)","plainCitation":"(Boff, 1995)","noteIndex":0},"citationItems":[{"id":1736,"uris":["http://zotero.org/groups/2404415/items/FFPIKSX6"],"uri":["http://zotero.org/groups/2404415/items/FFPIKSX6"],"itemData":{"id":1736,"type":"book","collection-title":"Série religião e cidadania","ISBN":"978-85-08-05519-7","language":"pt","note":"Citation Key: boff1995ecologia\ntex.lccn: 95833954","publisher":"Ed. Ártica","title":"Ecologia: grito da terra, grito dos pobres","URL":"https://books.google.com/books?id=IMdaAAAAMAAJ","author":[{"family":"Boff","given":"Leonardo"}],"issued":{"date-parts":[["1995"]]}}}],"schema":"https://github.com/citation-style-language/schema/raw/master/csl-citation.json"} </w:instrText>
      </w:r>
      <w:r w:rsidR="00965813">
        <w:rPr>
          <w:rFonts w:ascii="Arial" w:hAnsi="Arial" w:cs="Arial"/>
          <w:lang w:val="es-ES"/>
        </w:rPr>
        <w:fldChar w:fldCharType="separate"/>
      </w:r>
      <w:r w:rsidR="00965813">
        <w:rPr>
          <w:rFonts w:ascii="Arial" w:hAnsi="Arial" w:cs="Arial"/>
          <w:noProof/>
          <w:lang w:val="es-ES"/>
        </w:rPr>
        <w:t>(Boff, 1995)</w:t>
      </w:r>
      <w:r w:rsidR="00965813">
        <w:rPr>
          <w:rFonts w:ascii="Arial" w:hAnsi="Arial" w:cs="Arial"/>
          <w:lang w:val="es-ES"/>
        </w:rPr>
        <w:fldChar w:fldCharType="end"/>
      </w:r>
      <w:r w:rsidR="00965813">
        <w:rPr>
          <w:rFonts w:ascii="Arial" w:hAnsi="Arial" w:cs="Arial"/>
          <w:lang w:val="es-ES"/>
        </w:rPr>
        <w:t xml:space="preserve">. Sin embargo, tuve que aprender después </w:t>
      </w:r>
      <w:r w:rsidR="00965813" w:rsidRPr="006F0E66">
        <w:rPr>
          <w:rFonts w:ascii="Arial" w:hAnsi="Arial" w:cs="Arial"/>
          <w:lang w:val="es-ES"/>
        </w:rPr>
        <w:t xml:space="preserve">que la perspectiva sociológica </w:t>
      </w:r>
      <w:r w:rsidR="00965813">
        <w:rPr>
          <w:rFonts w:ascii="Arial" w:hAnsi="Arial" w:cs="Arial"/>
          <w:lang w:val="es-ES"/>
        </w:rPr>
        <w:t xml:space="preserve">marxista </w:t>
      </w:r>
      <w:r w:rsidR="00965813" w:rsidRPr="006F0E66">
        <w:rPr>
          <w:rFonts w:ascii="Arial" w:hAnsi="Arial" w:cs="Arial"/>
          <w:lang w:val="es-ES"/>
        </w:rPr>
        <w:t>no logra responder a las inquietudes de nuestro pueblo empobrecido si</w:t>
      </w:r>
      <w:r w:rsidR="00965813">
        <w:rPr>
          <w:rFonts w:ascii="Arial" w:hAnsi="Arial" w:cs="Arial"/>
          <w:lang w:val="es-ES"/>
        </w:rPr>
        <w:t xml:space="preserve"> ignora los aportes de la </w:t>
      </w:r>
      <w:r w:rsidR="00965813" w:rsidRPr="006F0E66">
        <w:rPr>
          <w:rFonts w:ascii="Arial" w:hAnsi="Arial" w:cs="Arial"/>
          <w:lang w:val="es-ES"/>
        </w:rPr>
        <w:t>antropol</w:t>
      </w:r>
      <w:r w:rsidR="00965813">
        <w:rPr>
          <w:rFonts w:ascii="Arial" w:hAnsi="Arial" w:cs="Arial"/>
          <w:lang w:val="es-ES"/>
        </w:rPr>
        <w:t xml:space="preserve">ogía </w:t>
      </w:r>
      <w:r w:rsidR="00965813" w:rsidRPr="006F0E66">
        <w:rPr>
          <w:rFonts w:ascii="Arial" w:hAnsi="Arial" w:cs="Arial"/>
          <w:lang w:val="es-ES"/>
        </w:rPr>
        <w:t>cultural</w:t>
      </w:r>
      <w:r w:rsidR="00965813">
        <w:rPr>
          <w:rFonts w:ascii="Arial" w:hAnsi="Arial" w:cs="Arial"/>
          <w:lang w:val="es-ES"/>
        </w:rPr>
        <w:t xml:space="preserve">. Sólo </w:t>
      </w:r>
      <w:r w:rsidR="00965813" w:rsidRPr="006F0E66">
        <w:rPr>
          <w:rFonts w:ascii="Arial" w:hAnsi="Arial" w:cs="Arial"/>
          <w:lang w:val="es-ES"/>
        </w:rPr>
        <w:t xml:space="preserve">después de muchos golpes contra la pared me </w:t>
      </w:r>
      <w:r w:rsidR="00965813">
        <w:rPr>
          <w:rFonts w:ascii="Arial" w:hAnsi="Arial" w:cs="Arial"/>
          <w:lang w:val="es-ES"/>
        </w:rPr>
        <w:t>logré darme</w:t>
      </w:r>
      <w:r w:rsidR="00965813" w:rsidRPr="006F0E66">
        <w:rPr>
          <w:rFonts w:ascii="Arial" w:hAnsi="Arial" w:cs="Arial"/>
          <w:lang w:val="es-ES"/>
        </w:rPr>
        <w:t xml:space="preserve"> cuenta </w:t>
      </w:r>
      <w:r w:rsidR="00965813">
        <w:rPr>
          <w:rFonts w:ascii="Arial" w:hAnsi="Arial" w:cs="Arial"/>
          <w:lang w:val="es-ES"/>
        </w:rPr>
        <w:t xml:space="preserve">de </w:t>
      </w:r>
      <w:r w:rsidR="00965813" w:rsidRPr="006F0E66">
        <w:rPr>
          <w:rFonts w:ascii="Arial" w:hAnsi="Arial" w:cs="Arial"/>
          <w:lang w:val="es-ES"/>
        </w:rPr>
        <w:t xml:space="preserve">que en primer lugar hay que respetar integralmente la cultura de nuestro pueblo para poder caminar junto con </w:t>
      </w:r>
      <w:r w:rsidR="00965813">
        <w:rPr>
          <w:rFonts w:ascii="Arial" w:hAnsi="Arial" w:cs="Arial"/>
          <w:lang w:val="es-ES"/>
        </w:rPr>
        <w:t xml:space="preserve">él y construir </w:t>
      </w:r>
      <w:r w:rsidR="00965813">
        <w:rPr>
          <w:rFonts w:ascii="Arial" w:hAnsi="Arial" w:cs="Arial"/>
          <w:lang w:val="es-ES"/>
        </w:rPr>
        <w:lastRenderedPageBreak/>
        <w:t>desde él. Hoy sigo aprendiendo del pueblo pobre</w:t>
      </w:r>
      <w:r w:rsidR="00B93103">
        <w:rPr>
          <w:rFonts w:ascii="Arial" w:hAnsi="Arial" w:cs="Arial"/>
          <w:lang w:val="es-ES"/>
        </w:rPr>
        <w:t xml:space="preserve">, y agradezco a los indígenas y campesinos que me han ayudado a aprender a amar a nuestra madre tierra y que me siguen teniendo paciencia para ir más allá de la </w:t>
      </w:r>
      <w:r w:rsidR="00B93103" w:rsidRPr="00965813">
        <w:rPr>
          <w:rFonts w:ascii="Arial" w:hAnsi="Arial" w:cs="Arial"/>
          <w:lang w:val="es-ES"/>
        </w:rPr>
        <w:t xml:space="preserve">visión </w:t>
      </w:r>
      <w:r w:rsidR="00B93103">
        <w:rPr>
          <w:rFonts w:ascii="Arial" w:hAnsi="Arial" w:cs="Arial"/>
          <w:lang w:val="es-ES"/>
        </w:rPr>
        <w:t>nor</w:t>
      </w:r>
      <w:r w:rsidR="00B93103" w:rsidRPr="00965813">
        <w:rPr>
          <w:rFonts w:ascii="Arial" w:hAnsi="Arial" w:cs="Arial"/>
          <w:lang w:val="es-ES"/>
        </w:rPr>
        <w:t>occidental ilustrada</w:t>
      </w:r>
      <w:r w:rsidR="00B93103">
        <w:rPr>
          <w:rFonts w:ascii="Arial" w:hAnsi="Arial" w:cs="Arial"/>
          <w:lang w:val="es-ES"/>
        </w:rPr>
        <w:t>, e</w:t>
      </w:r>
      <w:r w:rsidR="00B93103" w:rsidRPr="00965813">
        <w:rPr>
          <w:rFonts w:ascii="Arial" w:hAnsi="Arial" w:cs="Arial"/>
          <w:lang w:val="es-ES"/>
        </w:rPr>
        <w:t>n el fondo colonialista</w:t>
      </w:r>
      <w:r w:rsidR="00B93103">
        <w:rPr>
          <w:rFonts w:ascii="Arial" w:hAnsi="Arial" w:cs="Arial"/>
          <w:lang w:val="es-ES"/>
        </w:rPr>
        <w:t>,</w:t>
      </w:r>
      <w:r w:rsidR="00B93103" w:rsidRPr="00965813">
        <w:rPr>
          <w:rFonts w:ascii="Arial" w:hAnsi="Arial" w:cs="Arial"/>
          <w:lang w:val="es-ES"/>
        </w:rPr>
        <w:t xml:space="preserve"> que </w:t>
      </w:r>
      <w:r w:rsidR="00B93103">
        <w:rPr>
          <w:rFonts w:ascii="Arial" w:hAnsi="Arial" w:cs="Arial"/>
          <w:lang w:val="es-ES"/>
        </w:rPr>
        <w:t>artificialmente</w:t>
      </w:r>
      <w:r w:rsidR="00B93103" w:rsidRPr="00965813">
        <w:rPr>
          <w:rFonts w:ascii="Arial" w:hAnsi="Arial" w:cs="Arial"/>
          <w:lang w:val="es-ES"/>
        </w:rPr>
        <w:t xml:space="preserve"> simplifica </w:t>
      </w:r>
      <w:r w:rsidR="00B93103">
        <w:rPr>
          <w:rFonts w:ascii="Arial" w:hAnsi="Arial" w:cs="Arial"/>
          <w:lang w:val="es-ES"/>
        </w:rPr>
        <w:t>la</w:t>
      </w:r>
      <w:r w:rsidR="00B93103" w:rsidRPr="00965813">
        <w:rPr>
          <w:rFonts w:ascii="Arial" w:hAnsi="Arial" w:cs="Arial"/>
          <w:lang w:val="es-ES"/>
        </w:rPr>
        <w:t xml:space="preserve"> </w:t>
      </w:r>
      <w:r w:rsidR="00B93103">
        <w:rPr>
          <w:rFonts w:ascii="Arial" w:hAnsi="Arial" w:cs="Arial"/>
          <w:lang w:val="es-ES"/>
        </w:rPr>
        <w:t xml:space="preserve">rica </w:t>
      </w:r>
      <w:r w:rsidR="00B93103" w:rsidRPr="00965813">
        <w:rPr>
          <w:rFonts w:ascii="Arial" w:hAnsi="Arial" w:cs="Arial"/>
          <w:lang w:val="es-ES"/>
        </w:rPr>
        <w:t>perspectiva de</w:t>
      </w:r>
      <w:r w:rsidR="00B93103">
        <w:rPr>
          <w:rFonts w:ascii="Arial" w:hAnsi="Arial" w:cs="Arial"/>
          <w:lang w:val="es-ES"/>
        </w:rPr>
        <w:t>l misterio de la</w:t>
      </w:r>
      <w:r w:rsidR="00B93103" w:rsidRPr="00965813">
        <w:rPr>
          <w:rFonts w:ascii="Arial" w:hAnsi="Arial" w:cs="Arial"/>
          <w:lang w:val="es-ES"/>
        </w:rPr>
        <w:t xml:space="preserve"> vida</w:t>
      </w:r>
      <w:r w:rsidR="00B93103">
        <w:rPr>
          <w:rFonts w:ascii="Arial" w:hAnsi="Arial" w:cs="Arial"/>
          <w:lang w:val="es-ES"/>
        </w:rPr>
        <w:t xml:space="preserve"> que vive el pueblo pobre. Así voy aprendiendo que </w:t>
      </w:r>
      <w:r w:rsidR="00B93103" w:rsidRPr="006F0E66">
        <w:rPr>
          <w:rFonts w:ascii="Arial" w:hAnsi="Arial" w:cs="Arial"/>
          <w:lang w:val="es-ES"/>
        </w:rPr>
        <w:t>la indignación ética por la pobreza</w:t>
      </w:r>
      <w:r w:rsidR="00B93103">
        <w:rPr>
          <w:rFonts w:ascii="Arial" w:hAnsi="Arial" w:cs="Arial"/>
          <w:lang w:val="es-ES"/>
        </w:rPr>
        <w:t xml:space="preserve"> y </w:t>
      </w:r>
      <w:r w:rsidR="006F0E66" w:rsidRPr="006F0E66">
        <w:rPr>
          <w:rFonts w:ascii="Arial" w:hAnsi="Arial" w:cs="Arial"/>
          <w:lang w:val="es-ES"/>
        </w:rPr>
        <w:t xml:space="preserve">la preocupación sociológica </w:t>
      </w:r>
      <w:r w:rsidR="00B93103">
        <w:rPr>
          <w:rFonts w:ascii="Arial" w:hAnsi="Arial" w:cs="Arial"/>
          <w:lang w:val="es-ES"/>
        </w:rPr>
        <w:t xml:space="preserve">por el cambio social no contradice la </w:t>
      </w:r>
      <w:r w:rsidR="006F0E66" w:rsidRPr="006F0E66">
        <w:rPr>
          <w:rFonts w:ascii="Arial" w:hAnsi="Arial" w:cs="Arial"/>
          <w:lang w:val="es-ES"/>
        </w:rPr>
        <w:t xml:space="preserve">urgencia de responder </w:t>
      </w:r>
      <w:r w:rsidR="00B93103">
        <w:rPr>
          <w:rFonts w:ascii="Arial" w:hAnsi="Arial" w:cs="Arial"/>
          <w:lang w:val="es-ES"/>
        </w:rPr>
        <w:t xml:space="preserve">y cuidar juntos </w:t>
      </w:r>
      <w:r w:rsidR="006F0E66" w:rsidRPr="006F0E66">
        <w:rPr>
          <w:rFonts w:ascii="Arial" w:hAnsi="Arial" w:cs="Arial"/>
          <w:lang w:val="es-ES"/>
        </w:rPr>
        <w:t>a nuestra madre tierra</w:t>
      </w:r>
      <w:r w:rsidR="00B93103">
        <w:rPr>
          <w:rFonts w:ascii="Arial" w:hAnsi="Arial" w:cs="Arial"/>
          <w:lang w:val="es-ES"/>
        </w:rPr>
        <w:t>, dejando que nos cuide.</w:t>
      </w:r>
    </w:p>
    <w:p w14:paraId="145A37AD" w14:textId="5001F67C" w:rsidR="00A92DF7" w:rsidRDefault="00B93103" w:rsidP="00B93103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Esto me permite entender por qué para mi trabajo popular</w:t>
      </w:r>
      <w:r w:rsidR="003A61BF">
        <w:rPr>
          <w:rFonts w:ascii="Arial" w:hAnsi="Arial" w:cs="Arial"/>
          <w:lang w:val="es-ES"/>
        </w:rPr>
        <w:t xml:space="preserve">, al que voy aprendiendo a profesionalizar desde los elementos específicos del Trabajo Social, es irrenunciable la dimensión del problema del medio ambiente. </w:t>
      </w:r>
      <w:r w:rsidR="004D1002">
        <w:rPr>
          <w:rFonts w:ascii="Arial" w:hAnsi="Arial" w:cs="Arial"/>
          <w:lang w:val="es-ES"/>
        </w:rPr>
        <w:t>No se trata sólo del reconocimiento de la importancia estratégica que tiene el tema ecológico como parte de los movimientos sociales contemporáneos, ni simplemente de la preocupación</w:t>
      </w:r>
      <w:r w:rsidR="00A92DF7">
        <w:rPr>
          <w:rFonts w:ascii="Arial" w:hAnsi="Arial" w:cs="Arial"/>
          <w:lang w:val="es-ES"/>
        </w:rPr>
        <w:t xml:space="preserve">—innegablemente </w:t>
      </w:r>
      <w:r w:rsidR="004D1002">
        <w:rPr>
          <w:rFonts w:ascii="Arial" w:hAnsi="Arial" w:cs="Arial"/>
          <w:lang w:val="es-ES"/>
        </w:rPr>
        <w:t>urgente</w:t>
      </w:r>
      <w:r w:rsidR="00A92DF7">
        <w:rPr>
          <w:rFonts w:ascii="Arial" w:hAnsi="Arial" w:cs="Arial"/>
          <w:lang w:val="es-ES"/>
        </w:rPr>
        <w:t>—</w:t>
      </w:r>
      <w:r w:rsidR="004D1002">
        <w:rPr>
          <w:rFonts w:ascii="Arial" w:hAnsi="Arial" w:cs="Arial"/>
          <w:lang w:val="es-ES"/>
        </w:rPr>
        <w:t>por evitar que los recursos naturales sean patrimonio de unos pocos</w:t>
      </w:r>
      <w:r w:rsidR="00A92DF7">
        <w:rPr>
          <w:rFonts w:ascii="Arial" w:hAnsi="Arial" w:cs="Arial"/>
          <w:lang w:val="es-ES"/>
        </w:rPr>
        <w:t>,</w:t>
      </w:r>
      <w:r w:rsidR="004D1002">
        <w:rPr>
          <w:rFonts w:ascii="Arial" w:hAnsi="Arial" w:cs="Arial"/>
          <w:lang w:val="es-ES"/>
        </w:rPr>
        <w:t xml:space="preserve"> enajenándolos </w:t>
      </w:r>
      <w:r w:rsidR="00A92DF7">
        <w:rPr>
          <w:rFonts w:ascii="Arial" w:hAnsi="Arial" w:cs="Arial"/>
          <w:lang w:val="es-ES"/>
        </w:rPr>
        <w:t xml:space="preserve">así </w:t>
      </w:r>
      <w:r w:rsidR="004D1002">
        <w:rPr>
          <w:rFonts w:ascii="Arial" w:hAnsi="Arial" w:cs="Arial"/>
          <w:lang w:val="es-ES"/>
        </w:rPr>
        <w:t>de otros muchos y particularmente del pueblo pobre. Se trata además del reconocimiento de las preocupaciones que siempre han estado presentes en las culturas ancestrales por cuidar a la tierra que nos sustenta, o si lo queremos presentar en términos etimológico</w:t>
      </w:r>
      <w:r w:rsidR="00A92DF7">
        <w:rPr>
          <w:rFonts w:ascii="Arial" w:hAnsi="Arial" w:cs="Arial"/>
          <w:lang w:val="es-ES"/>
        </w:rPr>
        <w:t>-</w:t>
      </w:r>
      <w:r w:rsidR="00A92DF7" w:rsidRPr="00A92DF7">
        <w:rPr>
          <w:rFonts w:ascii="Arial" w:hAnsi="Arial" w:cs="Arial"/>
          <w:lang w:val="es-ES"/>
        </w:rPr>
        <w:t xml:space="preserve"> </w:t>
      </w:r>
      <w:r w:rsidR="00A92DF7">
        <w:rPr>
          <w:rFonts w:ascii="Arial" w:hAnsi="Arial" w:cs="Arial"/>
          <w:lang w:val="es-ES"/>
        </w:rPr>
        <w:t>conceptuales</w:t>
      </w:r>
      <w:r w:rsidR="004D1002">
        <w:rPr>
          <w:rFonts w:ascii="Arial" w:hAnsi="Arial" w:cs="Arial"/>
          <w:lang w:val="es-ES"/>
        </w:rPr>
        <w:t xml:space="preserve"> por </w:t>
      </w:r>
      <w:r w:rsidR="00A92DF7">
        <w:rPr>
          <w:rFonts w:ascii="Arial" w:hAnsi="Arial" w:cs="Arial"/>
          <w:lang w:val="es-ES"/>
        </w:rPr>
        <w:t xml:space="preserve">tener cuidado </w:t>
      </w:r>
      <w:r w:rsidR="004D1002">
        <w:rPr>
          <w:rFonts w:ascii="Arial" w:hAnsi="Arial" w:cs="Arial"/>
          <w:lang w:val="es-ES"/>
        </w:rPr>
        <w:t xml:space="preserve">por cuidar </w:t>
      </w:r>
      <w:r w:rsidR="00A92DF7">
        <w:rPr>
          <w:rFonts w:ascii="Arial" w:hAnsi="Arial" w:cs="Arial"/>
          <w:lang w:val="es-ES"/>
        </w:rPr>
        <w:t xml:space="preserve">nuestra </w:t>
      </w:r>
      <w:r w:rsidR="004D1002">
        <w:rPr>
          <w:rFonts w:ascii="Arial" w:hAnsi="Arial" w:cs="Arial"/>
          <w:lang w:val="es-ES"/>
        </w:rPr>
        <w:t>casa</w:t>
      </w:r>
      <w:r w:rsidR="00A92DF7">
        <w:rPr>
          <w:rFonts w:ascii="Arial" w:hAnsi="Arial" w:cs="Arial"/>
          <w:lang w:val="es-ES"/>
        </w:rPr>
        <w:t>, nuestra</w:t>
      </w:r>
      <w:r w:rsidR="004D1002">
        <w:rPr>
          <w:rFonts w:ascii="Arial" w:hAnsi="Arial" w:cs="Arial"/>
          <w:lang w:val="es-ES"/>
        </w:rPr>
        <w:t xml:space="preserve"> </w:t>
      </w:r>
      <w:proofErr w:type="spellStart"/>
      <w:r w:rsidR="004D1002" w:rsidRPr="004D1002">
        <w:rPr>
          <w:rFonts w:ascii="Arial" w:hAnsi="Arial" w:cs="Arial"/>
          <w:lang w:val="es-ES"/>
        </w:rPr>
        <w:t>εἰκός</w:t>
      </w:r>
      <w:proofErr w:type="spellEnd"/>
      <w:r w:rsidR="00A92DF7">
        <w:rPr>
          <w:rFonts w:ascii="Arial" w:hAnsi="Arial" w:cs="Arial"/>
          <w:lang w:val="es-ES"/>
        </w:rPr>
        <w:t>,</w:t>
      </w:r>
      <w:r w:rsidR="004D1002" w:rsidRPr="004D1002">
        <w:rPr>
          <w:rFonts w:ascii="Arial" w:hAnsi="Arial" w:cs="Arial"/>
          <w:lang w:val="es-ES"/>
        </w:rPr>
        <w:t xml:space="preserve"> </w:t>
      </w:r>
      <w:r w:rsidR="00A92DF7">
        <w:rPr>
          <w:rFonts w:ascii="Arial" w:hAnsi="Arial" w:cs="Arial"/>
          <w:lang w:val="es-ES"/>
        </w:rPr>
        <w:t>en la que vivimos y a la que precisamente entendemos mejor si la estudiamos (ecología).</w:t>
      </w:r>
    </w:p>
    <w:p w14:paraId="7659CB16" w14:textId="77777777" w:rsidR="00A92DF7" w:rsidRDefault="00A92DF7" w:rsidP="00B93103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7CF28103" w14:textId="086E8E6A" w:rsidR="006F0E66" w:rsidRPr="006F0E66" w:rsidRDefault="00A92DF7" w:rsidP="00B93103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 </w:t>
      </w:r>
      <w:proofErr w:type="spellStart"/>
      <w:r w:rsidR="004D1002">
        <w:rPr>
          <w:rFonts w:ascii="Arial" w:hAnsi="Arial" w:cs="Arial"/>
          <w:lang w:val="es-ES"/>
        </w:rPr>
        <w:t>oikós</w:t>
      </w:r>
      <w:proofErr w:type="spellEnd"/>
      <w:r w:rsidR="004D1002">
        <w:rPr>
          <w:rFonts w:ascii="Arial" w:hAnsi="Arial" w:cs="Arial"/>
          <w:lang w:val="es-ES"/>
        </w:rPr>
        <w:t xml:space="preserve"> Eloy Coz en el que </w:t>
      </w:r>
      <w:proofErr w:type="gramStart"/>
      <w:r w:rsidR="004D1002">
        <w:rPr>
          <w:rFonts w:ascii="Arial" w:hAnsi="Arial" w:cs="Arial"/>
          <w:lang w:val="es-ES"/>
        </w:rPr>
        <w:t>vivimos</w:t>
      </w:r>
      <w:r w:rsidR="00B93103">
        <w:rPr>
          <w:rFonts w:ascii="Arial" w:hAnsi="Arial" w:cs="Arial"/>
          <w:lang w:val="es-ES"/>
        </w:rPr>
        <w:t xml:space="preserve"> </w:t>
      </w:r>
      <w:r w:rsidR="006F0E66" w:rsidRPr="006F0E66">
        <w:rPr>
          <w:rFonts w:ascii="Arial" w:hAnsi="Arial" w:cs="Arial"/>
          <w:lang w:val="es-ES"/>
        </w:rPr>
        <w:t xml:space="preserve"> no</w:t>
      </w:r>
      <w:proofErr w:type="gramEnd"/>
      <w:r w:rsidR="006F0E66" w:rsidRPr="006F0E66">
        <w:rPr>
          <w:rFonts w:ascii="Arial" w:hAnsi="Arial" w:cs="Arial"/>
          <w:lang w:val="es-ES"/>
        </w:rPr>
        <w:t xml:space="preserve"> se contradecían</w:t>
      </w:r>
    </w:p>
    <w:p w14:paraId="7E4C48CC" w14:textId="77777777" w:rsidR="006F0E66" w:rsidRPr="006F0E66" w:rsidRDefault="006F0E66" w:rsidP="006F0E66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4F91ABED" w14:textId="0328221F" w:rsidR="006F0E66" w:rsidRPr="006F0E66" w:rsidRDefault="006F0E66" w:rsidP="006F0E6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6F0E66">
        <w:rPr>
          <w:rFonts w:ascii="Arial" w:hAnsi="Arial" w:cs="Arial"/>
          <w:lang w:val="es-ES"/>
        </w:rPr>
        <w:t xml:space="preserve">Cabe decir que para este momento ya había tenido también </w:t>
      </w:r>
    </w:p>
    <w:p w14:paraId="227D79A4" w14:textId="77777777" w:rsidR="006F0E66" w:rsidRPr="006F0E66" w:rsidRDefault="006F0E66" w:rsidP="006F0E66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59F853AB" w14:textId="42B05A8D" w:rsidR="006F0E66" w:rsidRDefault="006F0E66" w:rsidP="006F0E6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6F0E66">
        <w:rPr>
          <w:rFonts w:ascii="Arial" w:hAnsi="Arial" w:cs="Arial"/>
          <w:lang w:val="es-ES"/>
        </w:rPr>
        <w:t>Su propio horizonte cultural y su propia manera de dar significado al mundo</w:t>
      </w:r>
    </w:p>
    <w:p w14:paraId="43065925" w14:textId="77777777" w:rsidR="006F0E66" w:rsidRDefault="006F0E66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63722272" w14:textId="77777777" w:rsidR="006F0E66" w:rsidRDefault="006F0E66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1EFBBCAC" w14:textId="6596C0DF" w:rsidR="00654B3B" w:rsidRDefault="00C761D3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, </w:t>
      </w:r>
      <w:r w:rsidR="00C61F73">
        <w:rPr>
          <w:rFonts w:ascii="Arial" w:hAnsi="Arial" w:cs="Arial"/>
          <w:lang w:val="es-ES"/>
        </w:rPr>
        <w:fldChar w:fldCharType="begin"/>
      </w:r>
      <w:r w:rsidR="00C61F73">
        <w:rPr>
          <w:rFonts w:ascii="Arial" w:hAnsi="Arial" w:cs="Arial"/>
          <w:lang w:val="es-ES"/>
        </w:rPr>
        <w:instrText xml:space="preserve"> ADDIN ZOTERO_ITEM CSL_CITATION {"citationID":"mfUthUst","properties":{"formattedCitation":"(Boff, 1995)","plainCitation":"(Boff, 1995)","noteIndex":0},"citationItems":[{"id":1736,"uris":["http://zotero.org/groups/2404415/items/FFPIKSX6"],"uri":["http://zotero.org/groups/2404415/items/FFPIKSX6"],"itemData":{"id":1736,"type":"book","collection-title":"Série religião e cidadania","ISBN":"978-85-08-05519-7","language":"pt","note":"Citation Key: boff1995ecologia\ntex.lccn: 95833954","publisher":"Ed. Ártica","title":"Ecologia: grito da terra, grito dos pobres","URL":"https://books.google.com/books?id=IMdaAAAAMAAJ","author":[{"family":"Boff","given":"Leonardo"}],"issued":{"date-parts":[["1995"]]}}}],"schema":"https://github.com/citation-style-language/schema/raw/master/csl-citation.json"} </w:instrText>
      </w:r>
      <w:r w:rsidR="00C61F73">
        <w:rPr>
          <w:rFonts w:ascii="Arial" w:hAnsi="Arial" w:cs="Arial"/>
          <w:lang w:val="es-ES"/>
        </w:rPr>
        <w:fldChar w:fldCharType="separate"/>
      </w:r>
      <w:r w:rsidR="00C61F73">
        <w:rPr>
          <w:rFonts w:ascii="Arial" w:hAnsi="Arial" w:cs="Arial"/>
          <w:noProof/>
          <w:lang w:val="es-ES"/>
        </w:rPr>
        <w:t>(Boff, 1995)</w:t>
      </w:r>
      <w:r w:rsidR="00C61F73">
        <w:rPr>
          <w:rFonts w:ascii="Arial" w:hAnsi="Arial" w:cs="Arial"/>
          <w:lang w:val="es-ES"/>
        </w:rPr>
        <w:fldChar w:fldCharType="end"/>
      </w:r>
    </w:p>
    <w:p w14:paraId="0107669B" w14:textId="757BFE2C" w:rsidR="00525077" w:rsidRDefault="00C61F73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lastRenderedPageBreak/>
        <w:fldChar w:fldCharType="begin"/>
      </w:r>
      <w:r>
        <w:rPr>
          <w:rFonts w:ascii="Arial" w:hAnsi="Arial" w:cs="Arial"/>
          <w:lang w:val="es-ES"/>
        </w:rPr>
        <w:instrText xml:space="preserve"> ADDIN ZOTERO_ITEM CSL_CITATION {"citationID":"D8PwnCIV","properties":{"formattedCitation":"(Richard, 2018)","plainCitation":"(Richard, 2018)","noteIndex":0},"citationItems":[{"id":1738,"uris":["http://zotero.org/groups/2404415/items/5ELJN7SY"],"uri":["http://zotero.org/groups/2404415/items/5ELJN7SY"],"itemData":{"id":1738,"type":"webpage","abstract":"[Por: Pablo Richard]","container-title":"amerindiacontinental","genre":"Research website","language":"es","note":"section: contenido","title":"Las 4 ecologías: “ambiental, política y social, mental e integral”","title-short":"Las 4 ecologías","URL":"https://www.amerindiaenlared.org/contenido/13283/las-4-ecologias-ambiental-politica-y-social-mental-e-integral","author":[{"family":"Richard","given":"Pablo"}],"accessed":{"date-parts":[["2021",11,28]]},"issued":{"date-parts":[["2018"]]}}}],"schema":"https://github.com/citation-style-language/schema/raw/master/csl-citation.json"} </w:instrText>
      </w:r>
      <w:r>
        <w:rPr>
          <w:rFonts w:ascii="Arial" w:hAnsi="Arial" w:cs="Arial"/>
          <w:lang w:val="es-ES"/>
        </w:rPr>
        <w:fldChar w:fldCharType="separate"/>
      </w:r>
      <w:r>
        <w:rPr>
          <w:rFonts w:ascii="Arial" w:hAnsi="Arial" w:cs="Arial"/>
          <w:noProof/>
          <w:lang w:val="es-ES"/>
        </w:rPr>
        <w:t>(Richard, 2018)</w:t>
      </w:r>
      <w:r>
        <w:rPr>
          <w:rFonts w:ascii="Arial" w:hAnsi="Arial" w:cs="Arial"/>
          <w:lang w:val="es-ES"/>
        </w:rPr>
        <w:fldChar w:fldCharType="end"/>
      </w:r>
    </w:p>
    <w:p w14:paraId="30D2C204" w14:textId="0AFB5714" w:rsidR="00C61F73" w:rsidRDefault="00C61F73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fldChar w:fldCharType="begin"/>
      </w:r>
      <w:r>
        <w:rPr>
          <w:rFonts w:ascii="Arial" w:hAnsi="Arial" w:cs="Arial"/>
          <w:lang w:val="es-ES"/>
        </w:rPr>
        <w:instrText xml:space="preserve"> ADDIN ZOTERO_ITEM CSL_CITATION {"citationID":"IYWBRqZD","properties":{"formattedCitation":"(Franceschi Barraza, 2014)","plainCitation":"(Franceschi Barraza, 2014)","noteIndex":0},"citationItems":[{"id":1730,"uris":["http://zotero.org/groups/2404415/items/6KHGF8FR"],"uri":["http://zotero.org/groups/2404415/items/6KHGF8FR"],"itemData":{"id":1730,"type":"article-journal","abstract":"The environmental crisis is proposed as a framework of action for Social Work, based on the assumption that it is a manifestation of contemporary social issues. The environmental crisis is a result of conceptualizing natural resources as commodities for profit, at the expense of public access claimed by citizens. It concludes with interdisciplinary and discipline-specific strategies, contributed by the profession’s socio-educative dimension in Latin America.","container-title":"Revista de Ciencias Sociales","DOI":"10.15517/rcs.v0i143.14572","ISSN":"2215-2601, 0482-5276","issue":"143","language":"es","source":"DOI.org (Crossref)","title":"AMBIENTE: ¿NUEVA CUESTIÓN SOCIAL PARA EL TRABAJO SOCIAL?","title-short":"AMBIENTE","URL":"http://revistas.ucr.ac.cr/index.php/sociales/article/view/14572","volume":"0","author":[{"family":"Franceschi Barraza","given":"Hannia"}],"accessed":{"date-parts":[["2021",11,28]]},"issued":{"date-parts":[["2014",5,13]]}}}],"schema":"https://github.com/citation-style-language/schema/raw/master/csl-citation.json"} </w:instrText>
      </w:r>
      <w:r>
        <w:rPr>
          <w:rFonts w:ascii="Arial" w:hAnsi="Arial" w:cs="Arial"/>
          <w:lang w:val="es-ES"/>
        </w:rPr>
        <w:fldChar w:fldCharType="separate"/>
      </w:r>
      <w:r>
        <w:rPr>
          <w:rFonts w:ascii="Arial" w:hAnsi="Arial" w:cs="Arial"/>
          <w:noProof/>
          <w:lang w:val="es-ES"/>
        </w:rPr>
        <w:t>(Franceschi Barraza, 2014)</w:t>
      </w:r>
      <w:r>
        <w:rPr>
          <w:rFonts w:ascii="Arial" w:hAnsi="Arial" w:cs="Arial"/>
          <w:lang w:val="es-ES"/>
        </w:rPr>
        <w:fldChar w:fldCharType="end"/>
      </w:r>
    </w:p>
    <w:p w14:paraId="674853A9" w14:textId="527D1C0B" w:rsidR="00C61F73" w:rsidRDefault="00C61F73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fldChar w:fldCharType="begin"/>
      </w:r>
      <w:r>
        <w:rPr>
          <w:rFonts w:ascii="Arial" w:hAnsi="Arial" w:cs="Arial"/>
          <w:lang w:val="es-ES"/>
        </w:rPr>
        <w:instrText xml:space="preserve"> ADDIN ZOTERO_ITEM CSL_CITATION {"citationID":"fCg4Nrmm","properties":{"formattedCitation":"(Red de Investigadores en Trabajo Social, 2015)","plainCitation":"(Red de Investigadores en Trabajo Social, 2015)","noteIndex":0},"citationItems":[{"id":1727,"uris":["http://zotero.org/groups/2404415/items/V5MLKCH6"],"uri":["http://zotero.org/groups/2404415/items/V5MLKCH6"],"itemData":{"id":1727,"type":"webpage","abstract":"Seminarios  Inscripción  Nosotros  Descargar Panorama    \n\nLA RED  \n\nLa red nace en 2015 con el objetivo de visibilizar el trabajo de investigación de las de trabajadoras y los trabajadores sociales chilenos. Se propone conectar temas, enfoques y perspectivas de investigación, articulando procesos y fomentando el desarrollo de practicas colaborativas","container-title":"Red de Investigadores en Trabajo Social","genre":"Research website","language":"es","title":"Red de Investigadores en Trabajo Social","URL":"https://redinvestigaciontrabajosocial.cl/","author":[{"literal":"Red de Investigadores en Trabajo Social"}],"accessed":{"date-parts":[["2021",11,28]]},"issued":{"date-parts":[["2015"]]}}}],"schema":"https://github.com/citation-style-language/schema/raw/master/csl-citation.json"} </w:instrText>
      </w:r>
      <w:r>
        <w:rPr>
          <w:rFonts w:ascii="Arial" w:hAnsi="Arial" w:cs="Arial"/>
          <w:lang w:val="es-ES"/>
        </w:rPr>
        <w:fldChar w:fldCharType="separate"/>
      </w:r>
      <w:r>
        <w:rPr>
          <w:rFonts w:ascii="Arial" w:hAnsi="Arial" w:cs="Arial"/>
          <w:noProof/>
          <w:lang w:val="es-ES"/>
        </w:rPr>
        <w:t>(Red de Investigadores en Trabajo Social, 2015)</w:t>
      </w:r>
      <w:r>
        <w:rPr>
          <w:rFonts w:ascii="Arial" w:hAnsi="Arial" w:cs="Arial"/>
          <w:lang w:val="es-ES"/>
        </w:rPr>
        <w:fldChar w:fldCharType="end"/>
      </w:r>
    </w:p>
    <w:p w14:paraId="24A9C3E4" w14:textId="27277494" w:rsidR="00C61F73" w:rsidRDefault="00C61F73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fldChar w:fldCharType="begin"/>
      </w:r>
      <w:r>
        <w:rPr>
          <w:rFonts w:ascii="Arial" w:hAnsi="Arial" w:cs="Arial"/>
          <w:lang w:val="es-ES"/>
        </w:rPr>
        <w:instrText xml:space="preserve"> ADDIN ZOTERO_ITEM CSL_CITATION {"citationID":"M48hfyur","properties":{"formattedCitation":"(Campa Morales et\\uc0\\u160{}al., 2015)","plainCitation":"(Campa Morales et al., 2015)","noteIndex":0},"citationItems":[{"id":1735,"uris":["http://zotero.org/groups/2404415/items/54CY29QN"],"uri":["http://zotero.org/groups/2404415/items/54CY29QN"],"itemData":{"id":1735,"type":"paper-conference","abstract":"TRABAJO SOCIAL Y MEDIO AMBIENTE\nDra. Dalia Hilda Campa Morales1\ndaliacampa@yahoo.com.mx\nMC. María de Lourdes Cepeda Hernández2\nlourdesce@hotmail.com\nLic. Rosa María Herrera Natividad3\nrosy_chih68@hotmail.com\nRodolfo Saucedo Muñiz4","event":"XIX Encuentro Nacional y IX Internacional de Investigación en Trabajo Social: Trabajo Social en la Sociedad del Conocimiento: nuevas prácticas de investigación para la formación de profesionistas y mejora de los procesos de intervención","event-place":"Colima","language":"es","page":"8","publisher":"Universidad de Colima","publisher-place":"Colima","title":"TRABAJO SOCIAL Y MEDIO AMBIENTE","URL":"https://eventos.ucol.mx/content/micrositios/241/file/memoria/pdf/63.pdf","author":[{"family":"Campa Morales","given":"Dalia Hilda"},{"family":"Cepeda Hernández","given":"María de Lourdes"},{"family":"Herrera Natividad","given":"Rosa María"},{"family":"Saucedo Muñiz","given":"Rodolfo"}],"issued":{"date-parts":[["2015"]]}}}],"schema":"https://github.com/citation-style-language/schema/raw/master/csl-citation.json"} </w:instrText>
      </w:r>
      <w:r>
        <w:rPr>
          <w:rFonts w:ascii="Arial" w:hAnsi="Arial" w:cs="Arial"/>
          <w:lang w:val="es-ES"/>
        </w:rPr>
        <w:fldChar w:fldCharType="separate"/>
      </w:r>
      <w:r w:rsidRPr="00C61F73">
        <w:rPr>
          <w:rFonts w:ascii="Arial" w:hAnsi="Arial" w:cs="Arial"/>
        </w:rPr>
        <w:t>(Campa Morales et al., 2015)</w:t>
      </w:r>
      <w:r>
        <w:rPr>
          <w:rFonts w:ascii="Arial" w:hAnsi="Arial" w:cs="Arial"/>
          <w:lang w:val="es-ES"/>
        </w:rPr>
        <w:fldChar w:fldCharType="end"/>
      </w:r>
    </w:p>
    <w:p w14:paraId="2FB02550" w14:textId="15D55BA0" w:rsidR="00C61F73" w:rsidRDefault="00C61F73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fldChar w:fldCharType="begin"/>
      </w:r>
      <w:r>
        <w:rPr>
          <w:rFonts w:ascii="Arial" w:hAnsi="Arial" w:cs="Arial"/>
          <w:lang w:val="es-ES"/>
        </w:rPr>
        <w:instrText xml:space="preserve"> ADDIN ZOTERO_ITEM CSL_CITATION {"citationID":"EfWxMmuM","properties":{"formattedCitation":"(Sep\\uc0\\u250{}lveda Hern\\uc0\\u225{}ndez, 2020)","plainCitation":"(Sepúlveda Hernández, 2020)","noteIndex":0},"citationItems":[{"id":1726,"uris":["http://zotero.org/groups/2404415/items/LNT6BDV7"],"uri":["http://zotero.org/groups/2404415/items/LNT6BDV7"],"itemData":{"id":1726,"type":"motion_picture","abstract":"Trabajo Social y Medio Ambiente - \nDoctoranda E Sepúlveda Hernández","dimensions":"30:09","language":"es","medium":"Video file","publisher":"YouTube","source":"YouTube","title":"Trabajo Social y Medio Ambiente","URL":"https://www.youtube.com/watch?v=q0sR_c7PYAE&amp;t=490s","author":[{"family":"Sepúlveda Hernández","given":"Elia"}],"accessed":{"date-parts":[["2021",11,28]]},"issued":{"date-parts":[["2020",6,8]]}}}],"schema":"https://github.com/citation-style-language/schema/raw/master/csl-citation.json"} </w:instrText>
      </w:r>
      <w:r>
        <w:rPr>
          <w:rFonts w:ascii="Arial" w:hAnsi="Arial" w:cs="Arial"/>
          <w:lang w:val="es-ES"/>
        </w:rPr>
        <w:fldChar w:fldCharType="separate"/>
      </w:r>
      <w:r w:rsidRPr="00C61F73">
        <w:rPr>
          <w:rFonts w:ascii="Arial" w:hAnsi="Arial" w:cs="Arial"/>
        </w:rPr>
        <w:t>(</w:t>
      </w:r>
      <w:proofErr w:type="spellStart"/>
      <w:r w:rsidRPr="00C61F73">
        <w:rPr>
          <w:rFonts w:ascii="Arial" w:hAnsi="Arial" w:cs="Arial"/>
        </w:rPr>
        <w:t>Sepúlveda</w:t>
      </w:r>
      <w:proofErr w:type="spellEnd"/>
      <w:r w:rsidRPr="00C61F73">
        <w:rPr>
          <w:rFonts w:ascii="Arial" w:hAnsi="Arial" w:cs="Arial"/>
        </w:rPr>
        <w:t xml:space="preserve"> Hernández, 2020)</w:t>
      </w:r>
      <w:r>
        <w:rPr>
          <w:rFonts w:ascii="Arial" w:hAnsi="Arial" w:cs="Arial"/>
          <w:lang w:val="es-ES"/>
        </w:rPr>
        <w:fldChar w:fldCharType="end"/>
      </w:r>
    </w:p>
    <w:p w14:paraId="28CB7EFE" w14:textId="4C6EF37F" w:rsidR="00525077" w:rsidRDefault="00525077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posiciones opuestas al interior del trabajo social</w:t>
      </w:r>
    </w:p>
    <w:p w14:paraId="57802813" w14:textId="3FAF7019" w:rsidR="00525077" w:rsidRDefault="00525077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525077">
        <w:rPr>
          <w:rFonts w:ascii="Arial" w:hAnsi="Arial" w:cs="Arial"/>
          <w:lang w:val="es-ES"/>
        </w:rPr>
        <w:t xml:space="preserve">la distribución de </w:t>
      </w:r>
      <w:r>
        <w:rPr>
          <w:rFonts w:ascii="Arial" w:hAnsi="Arial" w:cs="Arial"/>
          <w:lang w:val="es-ES"/>
        </w:rPr>
        <w:t xml:space="preserve">y acceso a </w:t>
      </w:r>
      <w:r w:rsidRPr="00525077">
        <w:rPr>
          <w:rFonts w:ascii="Arial" w:hAnsi="Arial" w:cs="Arial"/>
          <w:lang w:val="es-ES"/>
        </w:rPr>
        <w:t xml:space="preserve">riquezas colectivas de dominio público </w:t>
      </w:r>
      <w:proofErr w:type="gramStart"/>
      <w:r w:rsidRPr="00525077">
        <w:rPr>
          <w:rFonts w:ascii="Arial" w:hAnsi="Arial" w:cs="Arial"/>
          <w:lang w:val="es-ES"/>
        </w:rPr>
        <w:t>como</w:t>
      </w:r>
      <w:proofErr w:type="gramEnd"/>
      <w:r w:rsidRPr="00525077">
        <w:rPr>
          <w:rFonts w:ascii="Arial" w:hAnsi="Arial" w:cs="Arial"/>
          <w:lang w:val="es-ES"/>
        </w:rPr>
        <w:t xml:space="preserve"> por ejemplo, las naturales.</w:t>
      </w:r>
      <w:r>
        <w:rPr>
          <w:rFonts w:ascii="Arial" w:hAnsi="Arial" w:cs="Arial"/>
          <w:lang w:val="es-ES"/>
        </w:rPr>
        <w:t xml:space="preserve"> (</w:t>
      </w:r>
      <w:proofErr w:type="spellStart"/>
      <w:r>
        <w:rPr>
          <w:rFonts w:ascii="Arial" w:hAnsi="Arial" w:cs="Arial"/>
          <w:lang w:val="es-ES"/>
        </w:rPr>
        <w:t>amb</w:t>
      </w:r>
      <w:proofErr w:type="spellEnd"/>
      <w:r>
        <w:rPr>
          <w:rFonts w:ascii="Arial" w:hAnsi="Arial" w:cs="Arial"/>
          <w:lang w:val="es-ES"/>
        </w:rPr>
        <w:t>)</w:t>
      </w:r>
    </w:p>
    <w:p w14:paraId="486C5668" w14:textId="0CC821F3" w:rsidR="009A7080" w:rsidRDefault="009A7080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no todo interés por el ambiente es igual</w:t>
      </w:r>
    </w:p>
    <w:p w14:paraId="74CB1F65" w14:textId="3C43B656" w:rsidR="009A7080" w:rsidRDefault="009A7080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basura, desecho, </w:t>
      </w:r>
      <w:r w:rsidR="00BC692F">
        <w:rPr>
          <w:rFonts w:ascii="Arial" w:hAnsi="Arial" w:cs="Arial"/>
          <w:lang w:val="es-ES"/>
        </w:rPr>
        <w:t>residuo-restantes…?</w:t>
      </w:r>
    </w:p>
    <w:p w14:paraId="2F5ADE33" w14:textId="77777777" w:rsidR="00F75540" w:rsidRDefault="00F75540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F75540">
        <w:rPr>
          <w:rFonts w:ascii="Arial" w:hAnsi="Arial" w:cs="Arial"/>
          <w:lang w:val="es-ES"/>
        </w:rPr>
        <w:t>multi</w:t>
      </w:r>
      <w:proofErr w:type="spellEnd"/>
      <w:r w:rsidRPr="00F75540">
        <w:rPr>
          <w:rFonts w:ascii="Arial" w:hAnsi="Arial" w:cs="Arial"/>
          <w:lang w:val="es-ES"/>
        </w:rPr>
        <w:t xml:space="preserve"> hacia lo inter y </w:t>
      </w:r>
      <w:proofErr w:type="spellStart"/>
      <w:r w:rsidRPr="00F75540">
        <w:rPr>
          <w:rFonts w:ascii="Arial" w:hAnsi="Arial" w:cs="Arial"/>
          <w:lang w:val="es-ES"/>
        </w:rPr>
        <w:t>transdisciplinario</w:t>
      </w:r>
      <w:proofErr w:type="spellEnd"/>
    </w:p>
    <w:p w14:paraId="0CB6D8C3" w14:textId="0891E5AD" w:rsidR="00F75540" w:rsidRDefault="00F75540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75540">
        <w:rPr>
          <w:rFonts w:ascii="Arial" w:hAnsi="Arial" w:cs="Arial"/>
          <w:lang w:val="es-ES"/>
        </w:rPr>
        <w:t>La gran pregunta es si el Trabajo Social y sus profesionales necesitamos una formación más profunda y más amplia que nos permita contar con más y mejores conocimientos para poder navegar con facilidad entre los distintos conocimientos, o internalizar la necesidad de trabajar con equipos, como única manera de resolver la mirada estrecha de una sola disciplina; o bien desarrollar ambas posibilidades</w:t>
      </w:r>
    </w:p>
    <w:p w14:paraId="7484B3B4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 xml:space="preserve">Temas de la Agenda Global como estrategia para avanzar en el enfoque y el impacto de la profesión en la próxima década. Los temas resultantes de </w:t>
      </w:r>
      <w:proofErr w:type="spellStart"/>
      <w:r w:rsidRPr="00FC2856">
        <w:rPr>
          <w:rFonts w:ascii="Arial" w:hAnsi="Arial" w:cs="Arial"/>
          <w:lang w:val="es-ES"/>
        </w:rPr>
        <w:t>IFSW</w:t>
      </w:r>
      <w:proofErr w:type="spellEnd"/>
      <w:r w:rsidRPr="00FC2856">
        <w:rPr>
          <w:rFonts w:ascii="Arial" w:hAnsi="Arial" w:cs="Arial"/>
          <w:lang w:val="es-ES"/>
        </w:rPr>
        <w:t xml:space="preserve"> que contribuyen a la Agenda Global de Trabajo Social 2020 a 2030 son:</w:t>
      </w:r>
    </w:p>
    <w:p w14:paraId="21EEF86E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67BD4723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Valorar el trabajo social como un servicio esencial</w:t>
      </w:r>
    </w:p>
    <w:p w14:paraId="635EE5E0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 xml:space="preserve">Darse cuenta del papel esencial de la profesión de trabajo social para conectar personas, comunidades y sistemas, para </w:t>
      </w:r>
      <w:proofErr w:type="spellStart"/>
      <w:r w:rsidRPr="00FC2856">
        <w:rPr>
          <w:rFonts w:ascii="Arial" w:hAnsi="Arial" w:cs="Arial"/>
          <w:lang w:val="es-ES"/>
        </w:rPr>
        <w:t>co</w:t>
      </w:r>
      <w:proofErr w:type="spellEnd"/>
      <w:r w:rsidRPr="00FC2856">
        <w:rPr>
          <w:rFonts w:ascii="Arial" w:hAnsi="Arial" w:cs="Arial"/>
          <w:lang w:val="es-ES"/>
        </w:rPr>
        <w:t>-construir comunidades sostenibles y contribuir a futuros habitables.</w:t>
      </w:r>
    </w:p>
    <w:p w14:paraId="4AA5AC40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Dotado de recursos a la profesión con reconocimiento legal, condiciones de trabajo respetuosas, educación y desarrollo profesional continuo y apoyo a las asociaciones profesionales.</w:t>
      </w:r>
    </w:p>
    <w:p w14:paraId="50CDDFFA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051653AA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Co-construyendo Transformación Social Inclusiva</w:t>
      </w:r>
    </w:p>
    <w:p w14:paraId="44944C11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Co-construcción con personas, familias, comunidades, movimientos sociales y gobiernos para lograr una transformación social inclusiva a nivel local, nacional, regional y global.</w:t>
      </w:r>
    </w:p>
    <w:p w14:paraId="08370192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Promover la democracia participativa, la igualdad de género, la acción para abordar el racismo, la sostenibilidad económica y la justicia climática.</w:t>
      </w:r>
    </w:p>
    <w:p w14:paraId="4143E5E7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64D79AAB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Ubuntu: 'Yo soy porque somos'</w:t>
      </w:r>
    </w:p>
    <w:p w14:paraId="3E558476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Las relaciones enriquecedoras son fundamentales para la profesión de trabajo social en todos los aspectos de nuestro trabajo.</w:t>
      </w:r>
    </w:p>
    <w:p w14:paraId="71C783BF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Promover el conocimiento indígena y la descolonización de la profesión de trabajo social.</w:t>
      </w:r>
    </w:p>
    <w:p w14:paraId="0E163146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046CF9B7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 xml:space="preserve">Transformación de los sistemas de protección social </w:t>
      </w:r>
    </w:p>
    <w:p w14:paraId="63B48632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Transformar los sistemas de protección social para garantizar la dignidad humana y los derechos de todos los pueblos.</w:t>
      </w:r>
    </w:p>
    <w:p w14:paraId="1F8D0628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Fortalecimiento de las conexiones para la seguridad y el cambio. Promover la armonía en las relaciones y una forma de vida entre los pueblos, las comunidades y la madre tierra.</w:t>
      </w:r>
    </w:p>
    <w:p w14:paraId="0031E5C8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1548D471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>Promover la diversidad y el poder de la acción social conjunta</w:t>
      </w:r>
    </w:p>
    <w:p w14:paraId="260AC207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 xml:space="preserve">Celebrando las fortalezas de todas las personas y su papel activo en la </w:t>
      </w:r>
      <w:proofErr w:type="spellStart"/>
      <w:r w:rsidRPr="00FC2856">
        <w:rPr>
          <w:rFonts w:ascii="Arial" w:hAnsi="Arial" w:cs="Arial"/>
          <w:lang w:val="es-ES"/>
        </w:rPr>
        <w:t>condéctrica</w:t>
      </w:r>
      <w:proofErr w:type="spellEnd"/>
      <w:r w:rsidRPr="00FC2856">
        <w:rPr>
          <w:rFonts w:ascii="Arial" w:hAnsi="Arial" w:cs="Arial"/>
          <w:lang w:val="es-ES"/>
        </w:rPr>
        <w:t xml:space="preserve"> con el desarrollo social.</w:t>
      </w:r>
    </w:p>
    <w:p w14:paraId="05C259A0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t xml:space="preserve">Trabajando juntos para </w:t>
      </w:r>
      <w:proofErr w:type="spellStart"/>
      <w:r w:rsidRPr="00FC2856">
        <w:rPr>
          <w:rFonts w:ascii="Arial" w:hAnsi="Arial" w:cs="Arial"/>
          <w:lang w:val="es-ES"/>
        </w:rPr>
        <w:t>co</w:t>
      </w:r>
      <w:proofErr w:type="spellEnd"/>
      <w:r w:rsidRPr="00FC2856">
        <w:rPr>
          <w:rFonts w:ascii="Arial" w:hAnsi="Arial" w:cs="Arial"/>
          <w:lang w:val="es-ES"/>
        </w:rPr>
        <w:t xml:space="preserve">-diseñar y </w:t>
      </w:r>
      <w:proofErr w:type="spellStart"/>
      <w:r w:rsidRPr="00FC2856">
        <w:rPr>
          <w:rFonts w:ascii="Arial" w:hAnsi="Arial" w:cs="Arial"/>
          <w:lang w:val="es-ES"/>
        </w:rPr>
        <w:t>co</w:t>
      </w:r>
      <w:proofErr w:type="spellEnd"/>
      <w:r w:rsidRPr="00FC2856">
        <w:rPr>
          <w:rFonts w:ascii="Arial" w:hAnsi="Arial" w:cs="Arial"/>
          <w:lang w:val="es-ES"/>
        </w:rPr>
        <w:t>-construir comunidades y sociedades prósperas para las personas y el medio ambiente.</w:t>
      </w:r>
    </w:p>
    <w:p w14:paraId="0BF4F4F8" w14:textId="77777777" w:rsidR="00FC2856" w:rsidRP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6024DD9C" w14:textId="4F667727" w:rsidR="00FC2856" w:rsidRDefault="00FC2856" w:rsidP="00FC285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FC2856">
        <w:rPr>
          <w:rFonts w:ascii="Arial" w:hAnsi="Arial" w:cs="Arial"/>
          <w:lang w:val="es-ES"/>
        </w:rPr>
        <w:lastRenderedPageBreak/>
        <w:t>los temas no están en un orden de preferencia o importancia: cada tema es igualmente importante y se integran juntos como un marco</w:t>
      </w:r>
    </w:p>
    <w:p w14:paraId="7250041C" w14:textId="77777777" w:rsidR="00FC2856" w:rsidRDefault="00FC2856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4CD0718B" w14:textId="77777777" w:rsidR="00FC2856" w:rsidRDefault="00FC2856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0DB51BA2" w14:textId="5D518BAD" w:rsidR="00253A91" w:rsidRDefault="00253A91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23E12E82" w14:textId="77777777" w:rsidR="00654B3B" w:rsidRDefault="00654B3B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6E40E5D6" w14:textId="77777777" w:rsidR="00654B3B" w:rsidRP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  <w:proofErr w:type="spellStart"/>
      <w:r w:rsidRPr="00654B3B">
        <w:rPr>
          <w:rFonts w:ascii="Opensans" w:hAnsi="Opensans"/>
          <w:b/>
          <w:bCs/>
          <w:color w:val="808080"/>
          <w:sz w:val="23"/>
          <w:szCs w:val="23"/>
        </w:rPr>
        <w:t>Objetivo</w:t>
      </w:r>
      <w:proofErr w:type="spellEnd"/>
      <w:r w:rsidRPr="00654B3B">
        <w:rPr>
          <w:rFonts w:ascii="Opensans" w:hAnsi="Opensans"/>
          <w:b/>
          <w:bCs/>
          <w:color w:val="808080"/>
          <w:sz w:val="23"/>
          <w:szCs w:val="23"/>
        </w:rPr>
        <w:t>:</w:t>
      </w:r>
      <w:r w:rsidRPr="00654B3B">
        <w:rPr>
          <w:rFonts w:ascii="Opensans" w:hAnsi="Opensans"/>
          <w:color w:val="808080"/>
          <w:sz w:val="23"/>
          <w:szCs w:val="23"/>
        </w:rPr>
        <w:t> 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Conocer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caso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puntuale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de la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relación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Trabaj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Social y Medio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mbiente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en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Latinoamérica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>.</w:t>
      </w:r>
    </w:p>
    <w:p w14:paraId="6E49C6B3" w14:textId="77777777" w:rsid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  <w:proofErr w:type="spellStart"/>
      <w:r w:rsidRPr="00654B3B">
        <w:rPr>
          <w:rFonts w:ascii="Opensans" w:hAnsi="Opensans"/>
          <w:b/>
          <w:bCs/>
          <w:color w:val="808080"/>
          <w:sz w:val="23"/>
          <w:szCs w:val="23"/>
        </w:rPr>
        <w:t>Descripción</w:t>
      </w:r>
      <w:proofErr w:type="spellEnd"/>
      <w:r w:rsidRPr="00654B3B">
        <w:rPr>
          <w:rFonts w:ascii="Opensans" w:hAnsi="Opensans"/>
          <w:b/>
          <w:bCs/>
          <w:color w:val="808080"/>
          <w:sz w:val="23"/>
          <w:szCs w:val="23"/>
        </w:rPr>
        <w:t>:</w:t>
      </w:r>
      <w:r w:rsidRPr="00654B3B">
        <w:rPr>
          <w:rFonts w:ascii="Opensans" w:hAnsi="Opensans"/>
          <w:color w:val="808080"/>
          <w:sz w:val="23"/>
          <w:szCs w:val="23"/>
        </w:rPr>
        <w:t> 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Revisar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el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recurs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</w:p>
    <w:p w14:paraId="26BB3711" w14:textId="77777777" w:rsid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  <w:r w:rsidRPr="00654B3B">
        <w:rPr>
          <w:rFonts w:ascii="Opensans" w:hAnsi="Opensans"/>
          <w:color w:val="808080"/>
          <w:sz w:val="23"/>
          <w:szCs w:val="23"/>
        </w:rPr>
        <w:t xml:space="preserve">"Red de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investigadore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Trabaj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Social" </w:t>
      </w:r>
    </w:p>
    <w:p w14:paraId="611816FF" w14:textId="77777777" w:rsid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  <w:r w:rsidRPr="00654B3B">
        <w:rPr>
          <w:rFonts w:ascii="Opensans" w:hAnsi="Opensans"/>
          <w:color w:val="808080"/>
          <w:sz w:val="23"/>
          <w:szCs w:val="23"/>
        </w:rPr>
        <w:t xml:space="preserve">y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ver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la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clase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"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Trabaj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social y medio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mbiente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>"</w:t>
      </w:r>
    </w:p>
    <w:p w14:paraId="6793A36F" w14:textId="24ACB1B5" w:rsidR="00914F8E" w:rsidRPr="00914F8E" w:rsidRDefault="00914F8E" w:rsidP="00914F8E">
      <w:r w:rsidRPr="00654B3B">
        <w:rPr>
          <w:rFonts w:ascii="Opensans" w:hAnsi="Opensans"/>
          <w:color w:val="808080"/>
          <w:sz w:val="23"/>
          <w:szCs w:val="23"/>
        </w:rPr>
        <w:t xml:space="preserve">; Toma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Nota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. Leer Los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rt</w:t>
      </w:r>
      <w:r w:rsidRPr="00654B3B">
        <w:rPr>
          <w:rFonts w:ascii="Opensans" w:hAnsi="Opensans" w:hint="eastAsia"/>
          <w:color w:val="808080"/>
          <w:sz w:val="23"/>
          <w:szCs w:val="23"/>
        </w:rPr>
        <w:t>í</w:t>
      </w:r>
      <w:r w:rsidRPr="00654B3B">
        <w:rPr>
          <w:rFonts w:ascii="Opensans" w:hAnsi="Opensans"/>
          <w:color w:val="808080"/>
          <w:sz w:val="23"/>
          <w:szCs w:val="23"/>
        </w:rPr>
        <w:t>culo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r w:rsidRPr="00914F8E">
        <w:rPr>
          <w:rFonts w:ascii="Arial" w:hAnsi="Arial" w:cs="Arial"/>
          <w:color w:val="7C7C7C"/>
          <w:spacing w:val="23"/>
          <w:sz w:val="33"/>
          <w:szCs w:val="33"/>
          <w:shd w:val="clear" w:color="auto" w:fill="FFFFFF"/>
        </w:rPr>
        <w:t xml:space="preserve">International Federation </w:t>
      </w:r>
      <w:proofErr w:type="gramStart"/>
      <w:r w:rsidRPr="00914F8E">
        <w:rPr>
          <w:rFonts w:ascii="Arial" w:hAnsi="Arial" w:cs="Arial"/>
          <w:color w:val="7C7C7C"/>
          <w:spacing w:val="23"/>
          <w:sz w:val="33"/>
          <w:szCs w:val="33"/>
          <w:shd w:val="clear" w:color="auto" w:fill="FFFFFF"/>
        </w:rPr>
        <w:t>Of</w:t>
      </w:r>
      <w:proofErr w:type="gramEnd"/>
      <w:r w:rsidRPr="00914F8E">
        <w:rPr>
          <w:rFonts w:ascii="Arial" w:hAnsi="Arial" w:cs="Arial"/>
          <w:color w:val="7C7C7C"/>
          <w:spacing w:val="23"/>
          <w:sz w:val="33"/>
          <w:szCs w:val="33"/>
          <w:shd w:val="clear" w:color="auto" w:fill="FFFFFF"/>
        </w:rPr>
        <w:t xml:space="preserve"> Social Workers</w:t>
      </w:r>
    </w:p>
    <w:p w14:paraId="012D193C" w14:textId="25F1C96B" w:rsid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</w:p>
    <w:p w14:paraId="099AB76A" w14:textId="77777777" w:rsid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  <w:r w:rsidRPr="00654B3B">
        <w:rPr>
          <w:rFonts w:ascii="Opensans" w:hAnsi="Opensans"/>
          <w:color w:val="808080"/>
          <w:sz w:val="23"/>
          <w:szCs w:val="23"/>
        </w:rPr>
        <w:t>"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mbiente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>: ¿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nueva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cuestión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social para el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trabaj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social? de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Hannia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Franceschi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y </w:t>
      </w:r>
    </w:p>
    <w:p w14:paraId="0280601B" w14:textId="77777777" w:rsid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  <w:r w:rsidRPr="00654B3B">
        <w:rPr>
          <w:rFonts w:ascii="Opensans" w:hAnsi="Opensans"/>
          <w:color w:val="808080"/>
          <w:sz w:val="23"/>
          <w:szCs w:val="23"/>
        </w:rPr>
        <w:t>"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Trabaj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social y medio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mbiente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" de Dalia Campa, Ma. de Lourdes Cepeda y Rosa Ma. Herrera. </w:t>
      </w:r>
    </w:p>
    <w:p w14:paraId="4B1B5AB8" w14:textId="77777777" w:rsid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</w:p>
    <w:p w14:paraId="4ABE44BE" w14:textId="11F3A55B" w:rsidR="00654B3B" w:rsidRP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  <w:r w:rsidRPr="00654B3B">
        <w:rPr>
          <w:rFonts w:ascii="Opensans" w:hAnsi="Opensans"/>
          <w:color w:val="808080"/>
          <w:sz w:val="23"/>
          <w:szCs w:val="23"/>
        </w:rPr>
        <w:t xml:space="preserve">A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partir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de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dicho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contenido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,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elabora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un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ensay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cadémic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en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el que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exponga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y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rgumente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tu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postura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respect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a la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importancia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del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Trabaj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Social y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su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relación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con el medio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mbiente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, de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cuerd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a las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problemática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globale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que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hemos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revisad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a lo largo del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curs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>.</w:t>
      </w:r>
    </w:p>
    <w:p w14:paraId="00600C90" w14:textId="77777777" w:rsidR="00654B3B" w:rsidRPr="00654B3B" w:rsidRDefault="00654B3B" w:rsidP="00654B3B">
      <w:pPr>
        <w:shd w:val="clear" w:color="auto" w:fill="FFFFFF"/>
        <w:spacing w:after="100" w:afterAutospacing="1"/>
        <w:rPr>
          <w:rFonts w:ascii="Opensans" w:hAnsi="Opensans"/>
          <w:color w:val="808080"/>
          <w:sz w:val="23"/>
          <w:szCs w:val="23"/>
        </w:rPr>
      </w:pPr>
      <w:proofErr w:type="spellStart"/>
      <w:r w:rsidRPr="00654B3B">
        <w:rPr>
          <w:rFonts w:ascii="Opensans" w:hAnsi="Opensans"/>
          <w:b/>
          <w:bCs/>
          <w:color w:val="808080"/>
          <w:sz w:val="23"/>
          <w:szCs w:val="23"/>
        </w:rPr>
        <w:t>Entregable</w:t>
      </w:r>
      <w:proofErr w:type="spellEnd"/>
      <w:r w:rsidRPr="00654B3B">
        <w:rPr>
          <w:rFonts w:ascii="Opensans" w:hAnsi="Opensans"/>
          <w:b/>
          <w:bCs/>
          <w:color w:val="808080"/>
          <w:sz w:val="23"/>
          <w:szCs w:val="23"/>
        </w:rPr>
        <w:t>:</w:t>
      </w:r>
      <w:r w:rsidRPr="00654B3B">
        <w:rPr>
          <w:rFonts w:ascii="Opensans" w:hAnsi="Opensans"/>
          <w:color w:val="808080"/>
          <w:sz w:val="23"/>
          <w:szCs w:val="23"/>
        </w:rPr>
        <w:t> 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Document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de Word o PDF con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tu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ensay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.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Extensión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máxima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: 4 cuartillas. El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nombre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del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rchivo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deber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ser: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Nombre</w:t>
      </w:r>
      <w:proofErr w:type="spellEnd"/>
      <w:r w:rsidRPr="00654B3B">
        <w:rPr>
          <w:rFonts w:ascii="Opensans" w:hAnsi="Opensans"/>
          <w:color w:val="808080"/>
          <w:sz w:val="23"/>
          <w:szCs w:val="23"/>
        </w:rPr>
        <w:t xml:space="preserve"> </w:t>
      </w:r>
      <w:proofErr w:type="spellStart"/>
      <w:r w:rsidRPr="00654B3B">
        <w:rPr>
          <w:rFonts w:ascii="Opensans" w:hAnsi="Opensans"/>
          <w:color w:val="808080"/>
          <w:sz w:val="23"/>
          <w:szCs w:val="23"/>
        </w:rPr>
        <w:t>alumno_Ensayo</w:t>
      </w:r>
      <w:proofErr w:type="spellEnd"/>
    </w:p>
    <w:p w14:paraId="7E4C4710" w14:textId="77777777" w:rsidR="00654B3B" w:rsidRDefault="00654B3B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2912FB11" w14:textId="77777777" w:rsidR="00654B3B" w:rsidRDefault="00654B3B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3CACDDEA" w14:textId="2AC0D99C" w:rsidR="00654B3B" w:rsidRDefault="00FC03C5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lo eco-sociológico y lo socio-ecológico</w:t>
      </w:r>
    </w:p>
    <w:p w14:paraId="7A67D27E" w14:textId="705DB076" w:rsidR="00406CB5" w:rsidRDefault="002E79EF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 </w:t>
      </w:r>
      <w:r w:rsidR="00D86AB4">
        <w:rPr>
          <w:rFonts w:ascii="Arial" w:hAnsi="Arial" w:cs="Arial"/>
          <w:lang w:val="es-ES"/>
        </w:rPr>
        <w:t>del Trabajo Social</w:t>
      </w:r>
      <w:r w:rsidR="00406CB5">
        <w:rPr>
          <w:rFonts w:ascii="Arial" w:hAnsi="Arial" w:cs="Arial"/>
          <w:lang w:val="es-ES"/>
        </w:rPr>
        <w:t>.</w:t>
      </w:r>
    </w:p>
    <w:p w14:paraId="2258D4F2" w14:textId="1E075F6E" w:rsidR="00406CB5" w:rsidRPr="00406CB5" w:rsidRDefault="00914F8E" w:rsidP="00406CB5">
      <w:pPr>
        <w:spacing w:after="120" w:line="360" w:lineRule="auto"/>
        <w:rPr>
          <w:rFonts w:ascii="Arial" w:hAnsi="Arial" w:cs="Arial"/>
          <w:b/>
          <w:bCs/>
          <w:lang w:val="es-ES"/>
        </w:rPr>
      </w:pPr>
      <w:r>
        <w:rPr>
          <w:rFonts w:ascii="Arial" w:hAnsi="Arial" w:cs="Arial"/>
          <w:b/>
          <w:bCs/>
          <w:lang w:val="es-ES"/>
        </w:rPr>
        <w:t>Desarrollo</w:t>
      </w:r>
    </w:p>
    <w:p w14:paraId="6EC0F111" w14:textId="55479EFE" w:rsidR="00BF1D5D" w:rsidRDefault="00654B3B" w:rsidP="00253A91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654B3B">
        <w:rPr>
          <w:rFonts w:ascii="Arial" w:hAnsi="Arial" w:cs="Arial"/>
          <w:lang w:val="es-ES"/>
        </w:rPr>
        <w:lastRenderedPageBreak/>
        <w:t>E</w:t>
      </w:r>
    </w:p>
    <w:p w14:paraId="754C8C0C" w14:textId="14A5A977" w:rsidR="00BF1D5D" w:rsidRDefault="00BF1D5D" w:rsidP="00406CB5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0321C4F8" w14:textId="77777777" w:rsidR="00EB0D87" w:rsidRPr="00EB0D87" w:rsidRDefault="00EB0D87" w:rsidP="00EB0D87">
      <w:pPr>
        <w:spacing w:after="120" w:line="360" w:lineRule="auto"/>
        <w:rPr>
          <w:rFonts w:ascii="Arial" w:hAnsi="Arial" w:cs="Arial"/>
          <w:b/>
          <w:bCs/>
          <w:lang w:val="es-ES"/>
        </w:rPr>
      </w:pPr>
      <w:r w:rsidRPr="00EB0D87">
        <w:rPr>
          <w:rFonts w:ascii="Arial" w:hAnsi="Arial" w:cs="Arial"/>
          <w:b/>
          <w:bCs/>
          <w:lang w:val="es-ES"/>
        </w:rPr>
        <w:t>Conclusión</w:t>
      </w:r>
    </w:p>
    <w:p w14:paraId="6FAD1A49" w14:textId="37AB677E" w:rsidR="00671FCC" w:rsidRDefault="00DC5AF0" w:rsidP="00671FCC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2E79EF">
        <w:rPr>
          <w:rFonts w:ascii="Arial" w:hAnsi="Arial" w:cs="Arial"/>
          <w:lang w:val="es-ES"/>
        </w:rPr>
        <w:t>Tan</w:t>
      </w:r>
      <w:r w:rsidR="00EB0D87">
        <w:rPr>
          <w:rFonts w:ascii="Arial" w:hAnsi="Arial" w:cs="Arial"/>
          <w:lang w:val="es-ES"/>
        </w:rPr>
        <w:t>to</w:t>
      </w:r>
      <w:r w:rsidRPr="002E79EF">
        <w:rPr>
          <w:rFonts w:ascii="Arial" w:hAnsi="Arial" w:cs="Arial"/>
          <w:lang w:val="es-ES"/>
        </w:rPr>
        <w:t xml:space="preserve"> </w:t>
      </w:r>
    </w:p>
    <w:p w14:paraId="335E0FA3" w14:textId="105B5408" w:rsidR="00DC5AF0" w:rsidRDefault="00DC5AF0" w:rsidP="00DC5AF0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1AB36FA1" w14:textId="1C684FBB" w:rsidR="002E4929" w:rsidRDefault="002E4929">
      <w:pPr>
        <w:spacing w:line="276" w:lineRule="auto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br w:type="page"/>
      </w:r>
    </w:p>
    <w:p w14:paraId="2306F698" w14:textId="72F5F5F0" w:rsidR="005A5DEE" w:rsidRPr="002E79EF" w:rsidRDefault="00D30584" w:rsidP="002E79EF">
      <w:pPr>
        <w:spacing w:line="360" w:lineRule="auto"/>
        <w:contextualSpacing/>
        <w:rPr>
          <w:rFonts w:ascii="Arial" w:hAnsi="Arial" w:cs="Arial"/>
          <w:b/>
          <w:bCs/>
          <w:lang w:val="es-ES"/>
        </w:rPr>
      </w:pPr>
      <w:r w:rsidRPr="00D30584">
        <w:rPr>
          <w:rFonts w:ascii="Arial" w:hAnsi="Arial" w:cs="Arial"/>
          <w:b/>
          <w:bCs/>
          <w:lang w:val="es-ES"/>
        </w:rPr>
        <w:lastRenderedPageBreak/>
        <w:t>Bibliografía</w:t>
      </w:r>
      <w:r w:rsidR="000C1B55" w:rsidRPr="002E79EF">
        <w:rPr>
          <w:rFonts w:ascii="Arial" w:hAnsi="Arial" w:cs="Arial"/>
          <w:b/>
          <w:bCs/>
          <w:lang w:val="es-ES"/>
        </w:rPr>
        <w:t>:</w:t>
      </w:r>
    </w:p>
    <w:p w14:paraId="78E23D77" w14:textId="7E3BF735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1995). </w:t>
      </w:r>
      <w:proofErr w:type="spellStart"/>
      <w:r w:rsidRPr="00C761D3">
        <w:rPr>
          <w:rFonts w:ascii="Arial" w:hAnsi="Arial" w:cs="Arial"/>
        </w:rPr>
        <w:t>Ecologia</w:t>
      </w:r>
      <w:proofErr w:type="spellEnd"/>
      <w:r w:rsidRPr="00C761D3">
        <w:rPr>
          <w:rFonts w:ascii="Arial" w:hAnsi="Arial" w:cs="Arial"/>
        </w:rPr>
        <w:t xml:space="preserve">: </w:t>
      </w:r>
      <w:proofErr w:type="spellStart"/>
      <w:r w:rsidRPr="00C761D3">
        <w:rPr>
          <w:rFonts w:ascii="Arial" w:hAnsi="Arial" w:cs="Arial"/>
        </w:rPr>
        <w:t>Grito</w:t>
      </w:r>
      <w:proofErr w:type="spellEnd"/>
      <w:r w:rsidRPr="00C761D3">
        <w:rPr>
          <w:rFonts w:ascii="Arial" w:hAnsi="Arial" w:cs="Arial"/>
        </w:rPr>
        <w:t xml:space="preserve"> da terra, </w:t>
      </w:r>
      <w:proofErr w:type="spellStart"/>
      <w:r w:rsidRPr="00C761D3">
        <w:rPr>
          <w:rFonts w:ascii="Arial" w:hAnsi="Arial" w:cs="Arial"/>
        </w:rPr>
        <w:t>grito</w:t>
      </w:r>
      <w:proofErr w:type="spellEnd"/>
      <w:r w:rsidRPr="00C761D3">
        <w:rPr>
          <w:rFonts w:ascii="Arial" w:hAnsi="Arial" w:cs="Arial"/>
        </w:rPr>
        <w:t xml:space="preserve"> dos </w:t>
      </w:r>
      <w:proofErr w:type="spellStart"/>
      <w:r w:rsidRPr="00C761D3">
        <w:rPr>
          <w:rFonts w:ascii="Arial" w:hAnsi="Arial" w:cs="Arial"/>
        </w:rPr>
        <w:t>pobres</w:t>
      </w:r>
      <w:proofErr w:type="spellEnd"/>
      <w:r w:rsidRPr="00C761D3">
        <w:rPr>
          <w:rFonts w:ascii="Arial" w:hAnsi="Arial" w:cs="Arial"/>
        </w:rPr>
        <w:t xml:space="preserve">. Ed. </w:t>
      </w:r>
      <w:proofErr w:type="spellStart"/>
      <w:r w:rsidRPr="00C761D3">
        <w:rPr>
          <w:rFonts w:ascii="Arial" w:hAnsi="Arial" w:cs="Arial"/>
        </w:rPr>
        <w:t>Ártica</w:t>
      </w:r>
      <w:proofErr w:type="spellEnd"/>
      <w:r w:rsidRPr="00C761D3">
        <w:rPr>
          <w:rFonts w:ascii="Arial" w:hAnsi="Arial" w:cs="Arial"/>
        </w:rPr>
        <w:t xml:space="preserve">. </w:t>
      </w:r>
      <w:hyperlink r:id="rId8" w:history="1">
        <w:r w:rsidR="00253A91" w:rsidRPr="005E32AD">
          <w:rPr>
            <w:rStyle w:val="Hyperlink"/>
            <w:rFonts w:ascii="Arial" w:hAnsi="Arial" w:cs="Arial"/>
          </w:rPr>
          <w:t>https://books.google.com/books?id=IMdaAAAAMAAJ</w:t>
        </w:r>
      </w:hyperlink>
      <w:r w:rsidR="00253A91">
        <w:rPr>
          <w:rFonts w:ascii="Arial" w:hAnsi="Arial" w:cs="Arial"/>
        </w:rPr>
        <w:t xml:space="preserve"> </w:t>
      </w:r>
    </w:p>
    <w:p w14:paraId="1A5CFD89" w14:textId="5D10F5BF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a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1 (Vol. 1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9" w:history="1">
        <w:r w:rsidR="00253A91" w:rsidRPr="005E32AD">
          <w:rPr>
            <w:rStyle w:val="Hyperlink"/>
            <w:rFonts w:ascii="Arial" w:hAnsi="Arial" w:cs="Arial"/>
          </w:rPr>
          <w:t>https://www.youtube.com/watch?v=HIX6N0S45b4</w:t>
        </w:r>
      </w:hyperlink>
      <w:r w:rsidR="00253A91">
        <w:rPr>
          <w:rFonts w:ascii="Arial" w:hAnsi="Arial" w:cs="Arial"/>
        </w:rPr>
        <w:t xml:space="preserve"> </w:t>
      </w:r>
    </w:p>
    <w:p w14:paraId="7C773B9F" w14:textId="6B4FECDF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b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2 (Vol. 2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0" w:history="1">
        <w:r w:rsidR="00253A91" w:rsidRPr="005E32AD">
          <w:rPr>
            <w:rStyle w:val="Hyperlink"/>
            <w:rFonts w:ascii="Arial" w:hAnsi="Arial" w:cs="Arial"/>
          </w:rPr>
          <w:t>https://www.youtube.com/watch?v=LOIDZ4jYNiY</w:t>
        </w:r>
      </w:hyperlink>
      <w:r w:rsidR="00253A91">
        <w:rPr>
          <w:rFonts w:ascii="Arial" w:hAnsi="Arial" w:cs="Arial"/>
        </w:rPr>
        <w:t xml:space="preserve"> </w:t>
      </w:r>
    </w:p>
    <w:p w14:paraId="05372E36" w14:textId="5A43764A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c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3 (Vol. 3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1" w:history="1">
        <w:r w:rsidR="00253A91" w:rsidRPr="005E32AD">
          <w:rPr>
            <w:rStyle w:val="Hyperlink"/>
            <w:rFonts w:ascii="Arial" w:hAnsi="Arial" w:cs="Arial"/>
          </w:rPr>
          <w:t>https://www.youtube.com/watch?v=X73nsD9c1qY</w:t>
        </w:r>
      </w:hyperlink>
      <w:r w:rsidR="00253A91">
        <w:rPr>
          <w:rFonts w:ascii="Arial" w:hAnsi="Arial" w:cs="Arial"/>
        </w:rPr>
        <w:t xml:space="preserve"> </w:t>
      </w:r>
    </w:p>
    <w:p w14:paraId="30F49360" w14:textId="04BC9B90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d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4 (Vol. 4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2" w:history="1">
        <w:r w:rsidR="00253A91" w:rsidRPr="005E32AD">
          <w:rPr>
            <w:rStyle w:val="Hyperlink"/>
            <w:rFonts w:ascii="Arial" w:hAnsi="Arial" w:cs="Arial"/>
          </w:rPr>
          <w:t>https://www.youtube.com/watch?v=qth5B1ge8bg</w:t>
        </w:r>
      </w:hyperlink>
      <w:r w:rsidR="00253A91">
        <w:rPr>
          <w:rFonts w:ascii="Arial" w:hAnsi="Arial" w:cs="Arial"/>
        </w:rPr>
        <w:t xml:space="preserve"> </w:t>
      </w:r>
    </w:p>
    <w:p w14:paraId="31C6A7D6" w14:textId="6AF225C6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e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5 (Vol. 5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3" w:history="1">
        <w:r w:rsidR="00253A91" w:rsidRPr="005E32AD">
          <w:rPr>
            <w:rStyle w:val="Hyperlink"/>
            <w:rFonts w:ascii="Arial" w:hAnsi="Arial" w:cs="Arial"/>
          </w:rPr>
          <w:t>https://www.youtube.com/watch?v=q11Dloy3Oos</w:t>
        </w:r>
      </w:hyperlink>
      <w:r w:rsidR="00253A91">
        <w:rPr>
          <w:rFonts w:ascii="Arial" w:hAnsi="Arial" w:cs="Arial"/>
        </w:rPr>
        <w:t xml:space="preserve"> </w:t>
      </w:r>
    </w:p>
    <w:p w14:paraId="2D218E0A" w14:textId="587FEA9D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f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6 (Vol. 6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4" w:history="1">
        <w:r w:rsidR="00253A91" w:rsidRPr="005E32AD">
          <w:rPr>
            <w:rStyle w:val="Hyperlink"/>
            <w:rFonts w:ascii="Arial" w:hAnsi="Arial" w:cs="Arial"/>
          </w:rPr>
          <w:t>https://www.youtube.com/watch?v=kjp6po9sa5c</w:t>
        </w:r>
      </w:hyperlink>
      <w:r w:rsidR="00253A91">
        <w:rPr>
          <w:rFonts w:ascii="Arial" w:hAnsi="Arial" w:cs="Arial"/>
        </w:rPr>
        <w:t xml:space="preserve"> </w:t>
      </w:r>
    </w:p>
    <w:p w14:paraId="7B52F28A" w14:textId="521AB332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g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7 (Vol. 7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5" w:history="1">
        <w:r w:rsidR="00253A91" w:rsidRPr="005E32AD">
          <w:rPr>
            <w:rStyle w:val="Hyperlink"/>
            <w:rFonts w:ascii="Arial" w:hAnsi="Arial" w:cs="Arial"/>
          </w:rPr>
          <w:t>https://www.youtube.com/watch?v=RGJhRbeMxs4</w:t>
        </w:r>
      </w:hyperlink>
      <w:r w:rsidR="00253A91">
        <w:rPr>
          <w:rFonts w:ascii="Arial" w:hAnsi="Arial" w:cs="Arial"/>
        </w:rPr>
        <w:t xml:space="preserve"> </w:t>
      </w:r>
    </w:p>
    <w:p w14:paraId="382FA154" w14:textId="31900148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h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8 (Vol. 8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6" w:history="1">
        <w:r w:rsidR="00253A91" w:rsidRPr="005E32AD">
          <w:rPr>
            <w:rStyle w:val="Hyperlink"/>
            <w:rFonts w:ascii="Arial" w:hAnsi="Arial" w:cs="Arial"/>
          </w:rPr>
          <w:t>https://www.youtube.com/watch?v=tC0FP4KnPbI</w:t>
        </w:r>
      </w:hyperlink>
      <w:r w:rsidR="00253A91">
        <w:rPr>
          <w:rFonts w:ascii="Arial" w:hAnsi="Arial" w:cs="Arial"/>
        </w:rPr>
        <w:t xml:space="preserve"> </w:t>
      </w:r>
    </w:p>
    <w:p w14:paraId="164CDD79" w14:textId="5F2A8523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i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9 (Vol. 9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7" w:history="1">
        <w:r w:rsidR="00253A91" w:rsidRPr="005E32AD">
          <w:rPr>
            <w:rStyle w:val="Hyperlink"/>
            <w:rFonts w:ascii="Arial" w:hAnsi="Arial" w:cs="Arial"/>
          </w:rPr>
          <w:t>https://www.youtube.com/watch?v=38g_GiCZZxI</w:t>
        </w:r>
      </w:hyperlink>
      <w:r w:rsidR="00253A91">
        <w:rPr>
          <w:rFonts w:ascii="Arial" w:hAnsi="Arial" w:cs="Arial"/>
        </w:rPr>
        <w:t xml:space="preserve"> </w:t>
      </w:r>
    </w:p>
    <w:p w14:paraId="1DD92926" w14:textId="3F1CC3F2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lastRenderedPageBreak/>
        <w:t xml:space="preserve">Boff, L. (2015j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10 (Vol. 10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8" w:history="1">
        <w:r w:rsidR="00253A91" w:rsidRPr="005E32AD">
          <w:rPr>
            <w:rStyle w:val="Hyperlink"/>
            <w:rFonts w:ascii="Arial" w:hAnsi="Arial" w:cs="Arial"/>
          </w:rPr>
          <w:t>https://www.youtube.com/watch?v=bjzGDwrTelc</w:t>
        </w:r>
      </w:hyperlink>
      <w:r w:rsidR="00253A91">
        <w:rPr>
          <w:rFonts w:ascii="Arial" w:hAnsi="Arial" w:cs="Arial"/>
        </w:rPr>
        <w:t xml:space="preserve"> </w:t>
      </w:r>
    </w:p>
    <w:p w14:paraId="2F0C6781" w14:textId="77334100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k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11 (Vol. 11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19" w:history="1">
        <w:r w:rsidR="00253A91" w:rsidRPr="005E32AD">
          <w:rPr>
            <w:rStyle w:val="Hyperlink"/>
            <w:rFonts w:ascii="Arial" w:hAnsi="Arial" w:cs="Arial"/>
          </w:rPr>
          <w:t>https://www.youtube.com/watch?v=HM3Uolj0u5U</w:t>
        </w:r>
      </w:hyperlink>
      <w:r w:rsidR="00253A91">
        <w:rPr>
          <w:rFonts w:ascii="Arial" w:hAnsi="Arial" w:cs="Arial"/>
        </w:rPr>
        <w:t xml:space="preserve"> </w:t>
      </w:r>
    </w:p>
    <w:p w14:paraId="09EB8B65" w14:textId="2F4A1775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Boff, L. (2015l, </w:t>
      </w:r>
      <w:proofErr w:type="spellStart"/>
      <w:r w:rsidRPr="00C761D3">
        <w:rPr>
          <w:rFonts w:ascii="Arial" w:hAnsi="Arial" w:cs="Arial"/>
        </w:rPr>
        <w:t>marzo</w:t>
      </w:r>
      <w:proofErr w:type="spellEnd"/>
      <w:r w:rsidRPr="00C761D3">
        <w:rPr>
          <w:rFonts w:ascii="Arial" w:hAnsi="Arial" w:cs="Arial"/>
        </w:rPr>
        <w:t xml:space="preserve"> 6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 part 12 (Vol. 12) [Video file]. </w:t>
      </w:r>
      <w:proofErr w:type="spellStart"/>
      <w:r w:rsidRPr="00C761D3">
        <w:rPr>
          <w:rFonts w:ascii="Arial" w:hAnsi="Arial" w:cs="Arial"/>
        </w:rPr>
        <w:t>Facultad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Ingeniería</w:t>
      </w:r>
      <w:proofErr w:type="spellEnd"/>
      <w:r w:rsidRPr="00C761D3">
        <w:rPr>
          <w:rFonts w:ascii="Arial" w:hAnsi="Arial" w:cs="Arial"/>
        </w:rPr>
        <w:t xml:space="preserve"> de la Universidad de San Carlos de Guatemala (</w:t>
      </w:r>
      <w:proofErr w:type="spellStart"/>
      <w:r w:rsidRPr="00C761D3">
        <w:rPr>
          <w:rFonts w:ascii="Arial" w:hAnsi="Arial" w:cs="Arial"/>
        </w:rPr>
        <w:t>FIUSAC</w:t>
      </w:r>
      <w:proofErr w:type="spellEnd"/>
      <w:r w:rsidRPr="00C761D3">
        <w:rPr>
          <w:rFonts w:ascii="Arial" w:hAnsi="Arial" w:cs="Arial"/>
        </w:rPr>
        <w:t xml:space="preserve">). </w:t>
      </w:r>
      <w:hyperlink r:id="rId20" w:history="1">
        <w:r w:rsidR="00253A91" w:rsidRPr="005E32AD">
          <w:rPr>
            <w:rStyle w:val="Hyperlink"/>
            <w:rFonts w:ascii="Arial" w:hAnsi="Arial" w:cs="Arial"/>
          </w:rPr>
          <w:t>https://www.youtube.com/watch?v=YlwDO1Wjj9Y</w:t>
        </w:r>
      </w:hyperlink>
      <w:r w:rsidR="00253A91">
        <w:rPr>
          <w:rFonts w:ascii="Arial" w:hAnsi="Arial" w:cs="Arial"/>
        </w:rPr>
        <w:t xml:space="preserve"> </w:t>
      </w:r>
    </w:p>
    <w:p w14:paraId="2C4F58C4" w14:textId="624A1CBA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Campa Morales, D. H., Cepeda Hernández, M. de L., Herrera Natividad, R. M., &amp; Saucedo </w:t>
      </w:r>
      <w:proofErr w:type="spellStart"/>
      <w:r w:rsidRPr="00C761D3">
        <w:rPr>
          <w:rFonts w:ascii="Arial" w:hAnsi="Arial" w:cs="Arial"/>
        </w:rPr>
        <w:t>Muñiz</w:t>
      </w:r>
      <w:proofErr w:type="spellEnd"/>
      <w:r w:rsidRPr="00C761D3">
        <w:rPr>
          <w:rFonts w:ascii="Arial" w:hAnsi="Arial" w:cs="Arial"/>
        </w:rPr>
        <w:t xml:space="preserve">, R. (2015). </w:t>
      </w:r>
      <w:proofErr w:type="spellStart"/>
      <w:r w:rsidRPr="00C761D3">
        <w:rPr>
          <w:rFonts w:ascii="Arial" w:hAnsi="Arial" w:cs="Arial"/>
        </w:rPr>
        <w:t>TRABAJO</w:t>
      </w:r>
      <w:proofErr w:type="spellEnd"/>
      <w:r w:rsidRPr="00C761D3">
        <w:rPr>
          <w:rFonts w:ascii="Arial" w:hAnsi="Arial" w:cs="Arial"/>
        </w:rPr>
        <w:t xml:space="preserve"> SOCIAL Y MEDIO </w:t>
      </w:r>
      <w:proofErr w:type="spellStart"/>
      <w:r w:rsidRPr="00C761D3">
        <w:rPr>
          <w:rFonts w:ascii="Arial" w:hAnsi="Arial" w:cs="Arial"/>
        </w:rPr>
        <w:t>AMBIENTE</w:t>
      </w:r>
      <w:proofErr w:type="spellEnd"/>
      <w:r w:rsidRPr="00C761D3">
        <w:rPr>
          <w:rFonts w:ascii="Arial" w:hAnsi="Arial" w:cs="Arial"/>
        </w:rPr>
        <w:t xml:space="preserve">. 8. </w:t>
      </w:r>
      <w:hyperlink r:id="rId21" w:history="1">
        <w:r w:rsidR="00253A91" w:rsidRPr="005E32AD">
          <w:rPr>
            <w:rStyle w:val="Hyperlink"/>
            <w:rFonts w:ascii="Arial" w:hAnsi="Arial" w:cs="Arial"/>
          </w:rPr>
          <w:t>https://eventos.ucol.mx/content/micrositios/241/file/memoria/pdf/63.pdf</w:t>
        </w:r>
      </w:hyperlink>
      <w:r w:rsidR="00253A91">
        <w:rPr>
          <w:rFonts w:ascii="Arial" w:hAnsi="Arial" w:cs="Arial"/>
        </w:rPr>
        <w:t xml:space="preserve"> </w:t>
      </w:r>
    </w:p>
    <w:p w14:paraId="7B0D1E15" w14:textId="172A024E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proofErr w:type="spellStart"/>
      <w:r w:rsidRPr="00C761D3">
        <w:rPr>
          <w:rFonts w:ascii="Arial" w:hAnsi="Arial" w:cs="Arial"/>
        </w:rPr>
        <w:t>Franceschi</w:t>
      </w:r>
      <w:proofErr w:type="spellEnd"/>
      <w:r w:rsidRPr="00C761D3">
        <w:rPr>
          <w:rFonts w:ascii="Arial" w:hAnsi="Arial" w:cs="Arial"/>
        </w:rPr>
        <w:t xml:space="preserve"> Barraza, H. (2014). </w:t>
      </w:r>
      <w:proofErr w:type="spellStart"/>
      <w:r w:rsidRPr="00C761D3">
        <w:rPr>
          <w:rFonts w:ascii="Arial" w:hAnsi="Arial" w:cs="Arial"/>
        </w:rPr>
        <w:t>AMBIENTE</w:t>
      </w:r>
      <w:proofErr w:type="spellEnd"/>
      <w:r w:rsidRPr="00C761D3">
        <w:rPr>
          <w:rFonts w:ascii="Arial" w:hAnsi="Arial" w:cs="Arial"/>
        </w:rPr>
        <w:t xml:space="preserve">: ¿NUEVA </w:t>
      </w:r>
      <w:proofErr w:type="spellStart"/>
      <w:r w:rsidRPr="00C761D3">
        <w:rPr>
          <w:rFonts w:ascii="Arial" w:hAnsi="Arial" w:cs="Arial"/>
        </w:rPr>
        <w:t>CUESTIÓN</w:t>
      </w:r>
      <w:proofErr w:type="spellEnd"/>
      <w:r w:rsidRPr="00C761D3">
        <w:rPr>
          <w:rFonts w:ascii="Arial" w:hAnsi="Arial" w:cs="Arial"/>
        </w:rPr>
        <w:t xml:space="preserve"> SOCIAL PARA EL </w:t>
      </w:r>
      <w:proofErr w:type="spellStart"/>
      <w:r w:rsidRPr="00C761D3">
        <w:rPr>
          <w:rFonts w:ascii="Arial" w:hAnsi="Arial" w:cs="Arial"/>
        </w:rPr>
        <w:t>TRABAJO</w:t>
      </w:r>
      <w:proofErr w:type="spellEnd"/>
      <w:r w:rsidRPr="00C761D3">
        <w:rPr>
          <w:rFonts w:ascii="Arial" w:hAnsi="Arial" w:cs="Arial"/>
        </w:rPr>
        <w:t xml:space="preserve"> SOCIAL? </w:t>
      </w:r>
      <w:proofErr w:type="spellStart"/>
      <w:r w:rsidRPr="00C761D3">
        <w:rPr>
          <w:rFonts w:ascii="Arial" w:hAnsi="Arial" w:cs="Arial"/>
        </w:rPr>
        <w:t>Revista</w:t>
      </w:r>
      <w:proofErr w:type="spellEnd"/>
      <w:r w:rsidRPr="00C761D3">
        <w:rPr>
          <w:rFonts w:ascii="Arial" w:hAnsi="Arial" w:cs="Arial"/>
        </w:rPr>
        <w:t xml:space="preserve"> de </w:t>
      </w:r>
      <w:proofErr w:type="spellStart"/>
      <w:r w:rsidRPr="00C761D3">
        <w:rPr>
          <w:rFonts w:ascii="Arial" w:hAnsi="Arial" w:cs="Arial"/>
        </w:rPr>
        <w:t>Ciencias</w:t>
      </w:r>
      <w:proofErr w:type="spellEnd"/>
      <w:r w:rsidRPr="00C761D3">
        <w:rPr>
          <w:rFonts w:ascii="Arial" w:hAnsi="Arial" w:cs="Arial"/>
        </w:rPr>
        <w:t xml:space="preserve"> </w:t>
      </w:r>
      <w:proofErr w:type="spellStart"/>
      <w:r w:rsidRPr="00C761D3">
        <w:rPr>
          <w:rFonts w:ascii="Arial" w:hAnsi="Arial" w:cs="Arial"/>
        </w:rPr>
        <w:t>Sociales</w:t>
      </w:r>
      <w:proofErr w:type="spellEnd"/>
      <w:r w:rsidRPr="00C761D3">
        <w:rPr>
          <w:rFonts w:ascii="Arial" w:hAnsi="Arial" w:cs="Arial"/>
        </w:rPr>
        <w:t xml:space="preserve">, 0(143). </w:t>
      </w:r>
      <w:hyperlink r:id="rId22" w:history="1">
        <w:r w:rsidR="00253A91" w:rsidRPr="005E32AD">
          <w:rPr>
            <w:rStyle w:val="Hyperlink"/>
            <w:rFonts w:ascii="Arial" w:hAnsi="Arial" w:cs="Arial"/>
          </w:rPr>
          <w:t>https://doi.org/10.15517/rcs.v0i143.14572</w:t>
        </w:r>
      </w:hyperlink>
      <w:r w:rsidR="00253A91">
        <w:rPr>
          <w:rFonts w:ascii="Arial" w:hAnsi="Arial" w:cs="Arial"/>
        </w:rPr>
        <w:t xml:space="preserve"> </w:t>
      </w:r>
    </w:p>
    <w:p w14:paraId="41480563" w14:textId="4EB03F51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Red de </w:t>
      </w:r>
      <w:proofErr w:type="spellStart"/>
      <w:r w:rsidRPr="00C761D3">
        <w:rPr>
          <w:rFonts w:ascii="Arial" w:hAnsi="Arial" w:cs="Arial"/>
        </w:rPr>
        <w:t>Investigadores</w:t>
      </w:r>
      <w:proofErr w:type="spellEnd"/>
      <w:r w:rsidRPr="00C761D3">
        <w:rPr>
          <w:rFonts w:ascii="Arial" w:hAnsi="Arial" w:cs="Arial"/>
        </w:rPr>
        <w:t xml:space="preserve"> </w:t>
      </w:r>
      <w:proofErr w:type="spellStart"/>
      <w:r w:rsidRPr="00C761D3">
        <w:rPr>
          <w:rFonts w:ascii="Arial" w:hAnsi="Arial" w:cs="Arial"/>
        </w:rPr>
        <w:t>en</w:t>
      </w:r>
      <w:proofErr w:type="spellEnd"/>
      <w:r w:rsidRPr="00C761D3">
        <w:rPr>
          <w:rFonts w:ascii="Arial" w:hAnsi="Arial" w:cs="Arial"/>
        </w:rPr>
        <w:t xml:space="preserve"> </w:t>
      </w:r>
      <w:proofErr w:type="spellStart"/>
      <w:r w:rsidRPr="00C761D3">
        <w:rPr>
          <w:rFonts w:ascii="Arial" w:hAnsi="Arial" w:cs="Arial"/>
        </w:rPr>
        <w:t>Trabajo</w:t>
      </w:r>
      <w:proofErr w:type="spellEnd"/>
      <w:r w:rsidRPr="00C761D3">
        <w:rPr>
          <w:rFonts w:ascii="Arial" w:hAnsi="Arial" w:cs="Arial"/>
        </w:rPr>
        <w:t xml:space="preserve"> Social. (2015). Red de </w:t>
      </w:r>
      <w:proofErr w:type="spellStart"/>
      <w:r w:rsidRPr="00C761D3">
        <w:rPr>
          <w:rFonts w:ascii="Arial" w:hAnsi="Arial" w:cs="Arial"/>
        </w:rPr>
        <w:t>Investigadores</w:t>
      </w:r>
      <w:proofErr w:type="spellEnd"/>
      <w:r w:rsidRPr="00C761D3">
        <w:rPr>
          <w:rFonts w:ascii="Arial" w:hAnsi="Arial" w:cs="Arial"/>
        </w:rPr>
        <w:t xml:space="preserve"> </w:t>
      </w:r>
      <w:proofErr w:type="spellStart"/>
      <w:r w:rsidRPr="00C761D3">
        <w:rPr>
          <w:rFonts w:ascii="Arial" w:hAnsi="Arial" w:cs="Arial"/>
        </w:rPr>
        <w:t>en</w:t>
      </w:r>
      <w:proofErr w:type="spellEnd"/>
      <w:r w:rsidRPr="00C761D3">
        <w:rPr>
          <w:rFonts w:ascii="Arial" w:hAnsi="Arial" w:cs="Arial"/>
        </w:rPr>
        <w:t xml:space="preserve"> </w:t>
      </w:r>
      <w:proofErr w:type="spellStart"/>
      <w:r w:rsidRPr="00C761D3">
        <w:rPr>
          <w:rFonts w:ascii="Arial" w:hAnsi="Arial" w:cs="Arial"/>
        </w:rPr>
        <w:t>Trabajo</w:t>
      </w:r>
      <w:proofErr w:type="spellEnd"/>
      <w:r w:rsidRPr="00C761D3">
        <w:rPr>
          <w:rFonts w:ascii="Arial" w:hAnsi="Arial" w:cs="Arial"/>
        </w:rPr>
        <w:t xml:space="preserve"> Social [Research website]. Red de </w:t>
      </w:r>
      <w:proofErr w:type="spellStart"/>
      <w:r w:rsidRPr="00C761D3">
        <w:rPr>
          <w:rFonts w:ascii="Arial" w:hAnsi="Arial" w:cs="Arial"/>
        </w:rPr>
        <w:t>Investigadores</w:t>
      </w:r>
      <w:proofErr w:type="spellEnd"/>
      <w:r w:rsidRPr="00C761D3">
        <w:rPr>
          <w:rFonts w:ascii="Arial" w:hAnsi="Arial" w:cs="Arial"/>
        </w:rPr>
        <w:t xml:space="preserve"> </w:t>
      </w:r>
      <w:proofErr w:type="spellStart"/>
      <w:r w:rsidRPr="00C761D3">
        <w:rPr>
          <w:rFonts w:ascii="Arial" w:hAnsi="Arial" w:cs="Arial"/>
        </w:rPr>
        <w:t>en</w:t>
      </w:r>
      <w:proofErr w:type="spellEnd"/>
      <w:r w:rsidRPr="00C761D3">
        <w:rPr>
          <w:rFonts w:ascii="Arial" w:hAnsi="Arial" w:cs="Arial"/>
        </w:rPr>
        <w:t xml:space="preserve"> </w:t>
      </w:r>
      <w:proofErr w:type="spellStart"/>
      <w:r w:rsidRPr="00C761D3">
        <w:rPr>
          <w:rFonts w:ascii="Arial" w:hAnsi="Arial" w:cs="Arial"/>
        </w:rPr>
        <w:t>Trabajo</w:t>
      </w:r>
      <w:proofErr w:type="spellEnd"/>
      <w:r w:rsidRPr="00C761D3">
        <w:rPr>
          <w:rFonts w:ascii="Arial" w:hAnsi="Arial" w:cs="Arial"/>
        </w:rPr>
        <w:t xml:space="preserve"> Social. </w:t>
      </w:r>
      <w:hyperlink r:id="rId23" w:history="1">
        <w:r w:rsidR="00253A91" w:rsidRPr="005E32AD">
          <w:rPr>
            <w:rStyle w:val="Hyperlink"/>
            <w:rFonts w:ascii="Arial" w:hAnsi="Arial" w:cs="Arial"/>
          </w:rPr>
          <w:t>https://redinvestigaciontrabajosocial.cl/</w:t>
        </w:r>
      </w:hyperlink>
      <w:r w:rsidR="00253A91">
        <w:rPr>
          <w:rFonts w:ascii="Arial" w:hAnsi="Arial" w:cs="Arial"/>
        </w:rPr>
        <w:t xml:space="preserve"> </w:t>
      </w:r>
    </w:p>
    <w:p w14:paraId="03038740" w14:textId="56BA40C2" w:rsidR="00C761D3" w:rsidRPr="00C761D3" w:rsidRDefault="00C761D3" w:rsidP="00C761D3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C761D3">
        <w:rPr>
          <w:rFonts w:ascii="Arial" w:hAnsi="Arial" w:cs="Arial"/>
        </w:rPr>
        <w:t xml:space="preserve">Richard, P. (2018). Las 4 </w:t>
      </w:r>
      <w:proofErr w:type="spellStart"/>
      <w:r w:rsidRPr="00C761D3">
        <w:rPr>
          <w:rFonts w:ascii="Arial" w:hAnsi="Arial" w:cs="Arial"/>
        </w:rPr>
        <w:t>ecologías</w:t>
      </w:r>
      <w:proofErr w:type="spellEnd"/>
      <w:r w:rsidRPr="00C761D3">
        <w:rPr>
          <w:rFonts w:ascii="Arial" w:hAnsi="Arial" w:cs="Arial"/>
        </w:rPr>
        <w:t xml:space="preserve">: “Ambiental, </w:t>
      </w:r>
      <w:proofErr w:type="spellStart"/>
      <w:r w:rsidRPr="00C761D3">
        <w:rPr>
          <w:rFonts w:ascii="Arial" w:hAnsi="Arial" w:cs="Arial"/>
        </w:rPr>
        <w:t>política</w:t>
      </w:r>
      <w:proofErr w:type="spellEnd"/>
      <w:r w:rsidRPr="00C761D3">
        <w:rPr>
          <w:rFonts w:ascii="Arial" w:hAnsi="Arial" w:cs="Arial"/>
        </w:rPr>
        <w:t xml:space="preserve"> y social, mental e integral” [Research website]. </w:t>
      </w:r>
      <w:proofErr w:type="spellStart"/>
      <w:r w:rsidRPr="00C761D3">
        <w:rPr>
          <w:rFonts w:ascii="Arial" w:hAnsi="Arial" w:cs="Arial"/>
        </w:rPr>
        <w:t>amerindiacontinental</w:t>
      </w:r>
      <w:proofErr w:type="spellEnd"/>
      <w:r w:rsidRPr="00C761D3">
        <w:rPr>
          <w:rFonts w:ascii="Arial" w:hAnsi="Arial" w:cs="Arial"/>
        </w:rPr>
        <w:t>.</w:t>
      </w:r>
      <w:r w:rsidR="00253A91">
        <w:rPr>
          <w:rFonts w:ascii="Arial" w:hAnsi="Arial" w:cs="Arial"/>
        </w:rPr>
        <w:t xml:space="preserve"> </w:t>
      </w:r>
      <w:hyperlink r:id="rId24" w:history="1">
        <w:r w:rsidR="00253A91" w:rsidRPr="005E32AD">
          <w:rPr>
            <w:rStyle w:val="Hyperlink"/>
            <w:rFonts w:ascii="Arial" w:hAnsi="Arial" w:cs="Arial"/>
          </w:rPr>
          <w:t>https://www.amerindiaenlared.org/contenido/13283/las-4-ecologias-ambiental-politica-y-social-mental-e-integral</w:t>
        </w:r>
      </w:hyperlink>
      <w:r w:rsidR="00253A91">
        <w:rPr>
          <w:rFonts w:ascii="Arial" w:hAnsi="Arial" w:cs="Arial"/>
        </w:rPr>
        <w:t xml:space="preserve"> </w:t>
      </w:r>
    </w:p>
    <w:p w14:paraId="25A5426B" w14:textId="37632819" w:rsidR="00F06E83" w:rsidRPr="002E79EF" w:rsidRDefault="00C761D3" w:rsidP="00253A91">
      <w:pPr>
        <w:spacing w:line="360" w:lineRule="auto"/>
        <w:ind w:left="720" w:hanging="720"/>
        <w:contextualSpacing/>
        <w:rPr>
          <w:rFonts w:ascii="Arial" w:hAnsi="Arial" w:cs="Arial"/>
        </w:rPr>
      </w:pPr>
      <w:proofErr w:type="spellStart"/>
      <w:r w:rsidRPr="00C761D3">
        <w:rPr>
          <w:rFonts w:ascii="Arial" w:hAnsi="Arial" w:cs="Arial"/>
        </w:rPr>
        <w:t>Sepúlveda</w:t>
      </w:r>
      <w:proofErr w:type="spellEnd"/>
      <w:r w:rsidRPr="00C761D3">
        <w:rPr>
          <w:rFonts w:ascii="Arial" w:hAnsi="Arial" w:cs="Arial"/>
        </w:rPr>
        <w:t xml:space="preserve"> Hernández, E. (2020, </w:t>
      </w:r>
      <w:proofErr w:type="spellStart"/>
      <w:r w:rsidRPr="00C761D3">
        <w:rPr>
          <w:rFonts w:ascii="Arial" w:hAnsi="Arial" w:cs="Arial"/>
        </w:rPr>
        <w:t>junio</w:t>
      </w:r>
      <w:proofErr w:type="spellEnd"/>
      <w:r w:rsidRPr="00C761D3">
        <w:rPr>
          <w:rFonts w:ascii="Arial" w:hAnsi="Arial" w:cs="Arial"/>
        </w:rPr>
        <w:t xml:space="preserve"> 8). </w:t>
      </w:r>
      <w:proofErr w:type="spellStart"/>
      <w:r w:rsidRPr="00C761D3">
        <w:rPr>
          <w:rFonts w:ascii="Arial" w:hAnsi="Arial" w:cs="Arial"/>
        </w:rPr>
        <w:t>Trabajo</w:t>
      </w:r>
      <w:proofErr w:type="spellEnd"/>
      <w:r w:rsidRPr="00C761D3">
        <w:rPr>
          <w:rFonts w:ascii="Arial" w:hAnsi="Arial" w:cs="Arial"/>
        </w:rPr>
        <w:t xml:space="preserve"> Social y Medio </w:t>
      </w:r>
      <w:proofErr w:type="spellStart"/>
      <w:r w:rsidRPr="00C761D3">
        <w:rPr>
          <w:rFonts w:ascii="Arial" w:hAnsi="Arial" w:cs="Arial"/>
        </w:rPr>
        <w:t>Ambiente</w:t>
      </w:r>
      <w:proofErr w:type="spellEnd"/>
      <w:r w:rsidRPr="00C761D3">
        <w:rPr>
          <w:rFonts w:ascii="Arial" w:hAnsi="Arial" w:cs="Arial"/>
        </w:rPr>
        <w:t xml:space="preserve"> [Video file]. YouTube. </w:t>
      </w:r>
      <w:hyperlink r:id="rId25" w:history="1">
        <w:r w:rsidR="00253A91" w:rsidRPr="005E32AD">
          <w:rPr>
            <w:rStyle w:val="Hyperlink"/>
            <w:rFonts w:ascii="Arial" w:hAnsi="Arial" w:cs="Arial"/>
          </w:rPr>
          <w:t>https://www.youtube.com/watch?v=q0sR_c7PYAE&amp;t=490s</w:t>
        </w:r>
      </w:hyperlink>
      <w:r w:rsidR="004F075E">
        <w:rPr>
          <w:rFonts w:ascii="Arial" w:hAnsi="Arial" w:cs="Arial"/>
        </w:rPr>
        <w:t xml:space="preserve"> </w:t>
      </w:r>
    </w:p>
    <w:sectPr w:rsidR="00F06E83" w:rsidRPr="002E79EF" w:rsidSect="007C4C26">
      <w:headerReference w:type="even" r:id="rId26"/>
      <w:headerReference w:type="default" r:id="rId27"/>
      <w:pgSz w:w="12240" w:h="15840"/>
      <w:pgMar w:top="1440" w:right="1440" w:bottom="1440" w:left="1440" w:header="72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4440BF1" w14:textId="77777777" w:rsidR="00870D9B" w:rsidRDefault="00870D9B" w:rsidP="007C4C26">
      <w:r>
        <w:separator/>
      </w:r>
    </w:p>
  </w:endnote>
  <w:endnote w:type="continuationSeparator" w:id="0">
    <w:p w14:paraId="18B6E78D" w14:textId="77777777" w:rsidR="00870D9B" w:rsidRDefault="00870D9B" w:rsidP="007C4C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Opensans">
    <w:altName w:val="Cambria"/>
    <w:panose1 w:val="020B0604020202020204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36FA86E" w14:textId="77777777" w:rsidR="00870D9B" w:rsidRDefault="00870D9B" w:rsidP="007C4C26">
      <w:r>
        <w:separator/>
      </w:r>
    </w:p>
  </w:footnote>
  <w:footnote w:type="continuationSeparator" w:id="0">
    <w:p w14:paraId="6402AE3F" w14:textId="77777777" w:rsidR="00870D9B" w:rsidRDefault="00870D9B" w:rsidP="007C4C2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59989358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587E45B" w14:textId="5545A6E1" w:rsidR="007C4C26" w:rsidRDefault="007C4C26" w:rsidP="00A70F2F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5DF608E" w14:textId="77777777" w:rsidR="007C4C26" w:rsidRDefault="007C4C26" w:rsidP="007C4C26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898978911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2EAA3D5" w14:textId="21EF982A" w:rsidR="007C4C26" w:rsidRPr="007C4C26" w:rsidRDefault="007C4C26" w:rsidP="00A70F2F">
        <w:pPr>
          <w:pStyle w:val="Header"/>
          <w:framePr w:wrap="none" w:vAnchor="text" w:hAnchor="margin" w:xAlign="right" w:y="1"/>
          <w:rPr>
            <w:rStyle w:val="PageNumber"/>
          </w:rPr>
        </w:pPr>
        <w:r w:rsidRPr="007C4C26">
          <w:rPr>
            <w:rStyle w:val="PageNumber"/>
          </w:rPr>
          <w:fldChar w:fldCharType="begin"/>
        </w:r>
        <w:r w:rsidRPr="007C4C26">
          <w:rPr>
            <w:rStyle w:val="PageNumber"/>
          </w:rPr>
          <w:instrText xml:space="preserve"> PAGE </w:instrText>
        </w:r>
        <w:r w:rsidRPr="007C4C26">
          <w:rPr>
            <w:rStyle w:val="PageNumber"/>
          </w:rPr>
          <w:fldChar w:fldCharType="separate"/>
        </w:r>
        <w:r w:rsidRPr="007C4C26">
          <w:rPr>
            <w:rStyle w:val="PageNumber"/>
            <w:noProof/>
          </w:rPr>
          <w:t>2</w:t>
        </w:r>
        <w:r w:rsidRPr="007C4C26">
          <w:rPr>
            <w:rStyle w:val="PageNumber"/>
          </w:rPr>
          <w:fldChar w:fldCharType="end"/>
        </w:r>
      </w:p>
    </w:sdtContent>
  </w:sdt>
  <w:p w14:paraId="55AB2D03" w14:textId="77777777" w:rsidR="007C4C26" w:rsidRPr="007C4C26" w:rsidRDefault="007C4C26" w:rsidP="007C4C26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D6A442D"/>
    <w:multiLevelType w:val="multilevel"/>
    <w:tmpl w:val="5972BD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24937DC"/>
    <w:multiLevelType w:val="multilevel"/>
    <w:tmpl w:val="52887C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5725DB1"/>
    <w:multiLevelType w:val="multilevel"/>
    <w:tmpl w:val="1682F3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65902C2"/>
    <w:multiLevelType w:val="multilevel"/>
    <w:tmpl w:val="FDF42C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25334EBB"/>
    <w:multiLevelType w:val="multilevel"/>
    <w:tmpl w:val="3A60DF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 w15:restartNumberingAfterBreak="0">
    <w:nsid w:val="2B064207"/>
    <w:multiLevelType w:val="multilevel"/>
    <w:tmpl w:val="9836DD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C2072A0"/>
    <w:multiLevelType w:val="multilevel"/>
    <w:tmpl w:val="81E827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2D880762"/>
    <w:multiLevelType w:val="multilevel"/>
    <w:tmpl w:val="E266E0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DCB035C"/>
    <w:multiLevelType w:val="multilevel"/>
    <w:tmpl w:val="06C64D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07B192E"/>
    <w:multiLevelType w:val="multilevel"/>
    <w:tmpl w:val="5F40B18A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B0A2F66"/>
    <w:multiLevelType w:val="multilevel"/>
    <w:tmpl w:val="3C46AF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4ED45E8A"/>
    <w:multiLevelType w:val="multilevel"/>
    <w:tmpl w:val="587E4F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537862ED"/>
    <w:multiLevelType w:val="multilevel"/>
    <w:tmpl w:val="B9F216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9030352"/>
    <w:multiLevelType w:val="multilevel"/>
    <w:tmpl w:val="40520B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5C8D4BB2"/>
    <w:multiLevelType w:val="multilevel"/>
    <w:tmpl w:val="745687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62B20C53"/>
    <w:multiLevelType w:val="multilevel"/>
    <w:tmpl w:val="DF16CE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6C262DDE"/>
    <w:multiLevelType w:val="multilevel"/>
    <w:tmpl w:val="9D30D5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77D912CB"/>
    <w:multiLevelType w:val="multilevel"/>
    <w:tmpl w:val="78CE0B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2"/>
  </w:num>
  <w:num w:numId="2">
    <w:abstractNumId w:val="7"/>
  </w:num>
  <w:num w:numId="3">
    <w:abstractNumId w:val="5"/>
  </w:num>
  <w:num w:numId="4">
    <w:abstractNumId w:val="17"/>
  </w:num>
  <w:num w:numId="5">
    <w:abstractNumId w:val="2"/>
  </w:num>
  <w:num w:numId="6">
    <w:abstractNumId w:val="0"/>
  </w:num>
  <w:num w:numId="7">
    <w:abstractNumId w:val="8"/>
  </w:num>
  <w:num w:numId="8">
    <w:abstractNumId w:val="15"/>
  </w:num>
  <w:num w:numId="9">
    <w:abstractNumId w:val="14"/>
  </w:num>
  <w:num w:numId="10">
    <w:abstractNumId w:val="13"/>
  </w:num>
  <w:num w:numId="11">
    <w:abstractNumId w:val="4"/>
  </w:num>
  <w:num w:numId="12">
    <w:abstractNumId w:val="6"/>
  </w:num>
  <w:num w:numId="13">
    <w:abstractNumId w:val="10"/>
  </w:num>
  <w:num w:numId="14">
    <w:abstractNumId w:val="11"/>
  </w:num>
  <w:num w:numId="15">
    <w:abstractNumId w:val="3"/>
  </w:num>
  <w:num w:numId="16">
    <w:abstractNumId w:val="16"/>
  </w:num>
  <w:num w:numId="17">
    <w:abstractNumId w:val="1"/>
  </w:num>
  <w:num w:numId="18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6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C352F"/>
    <w:rsid w:val="00005CD7"/>
    <w:rsid w:val="00055C2A"/>
    <w:rsid w:val="000C1B55"/>
    <w:rsid w:val="00115856"/>
    <w:rsid w:val="00190A86"/>
    <w:rsid w:val="001E4BE9"/>
    <w:rsid w:val="001F199C"/>
    <w:rsid w:val="001F7F34"/>
    <w:rsid w:val="00250A76"/>
    <w:rsid w:val="00253A91"/>
    <w:rsid w:val="0026053B"/>
    <w:rsid w:val="00273682"/>
    <w:rsid w:val="00294E2B"/>
    <w:rsid w:val="00296F50"/>
    <w:rsid w:val="002B3CCF"/>
    <w:rsid w:val="002C3B93"/>
    <w:rsid w:val="002C74D8"/>
    <w:rsid w:val="002D2B17"/>
    <w:rsid w:val="002E260D"/>
    <w:rsid w:val="002E4929"/>
    <w:rsid w:val="002E79EF"/>
    <w:rsid w:val="00335F1F"/>
    <w:rsid w:val="00367CFB"/>
    <w:rsid w:val="00370DFE"/>
    <w:rsid w:val="003A4353"/>
    <w:rsid w:val="003A61BF"/>
    <w:rsid w:val="003B2827"/>
    <w:rsid w:val="003C127D"/>
    <w:rsid w:val="003C14EF"/>
    <w:rsid w:val="00406CB5"/>
    <w:rsid w:val="0042229D"/>
    <w:rsid w:val="00440F24"/>
    <w:rsid w:val="004B5EF9"/>
    <w:rsid w:val="004C7576"/>
    <w:rsid w:val="004D1002"/>
    <w:rsid w:val="004E628C"/>
    <w:rsid w:val="004F075E"/>
    <w:rsid w:val="00513F48"/>
    <w:rsid w:val="00525077"/>
    <w:rsid w:val="00531B4A"/>
    <w:rsid w:val="005417E8"/>
    <w:rsid w:val="00543942"/>
    <w:rsid w:val="00583E42"/>
    <w:rsid w:val="005A5DEE"/>
    <w:rsid w:val="005F64F5"/>
    <w:rsid w:val="00654B3B"/>
    <w:rsid w:val="00671FCC"/>
    <w:rsid w:val="00672A40"/>
    <w:rsid w:val="006C352F"/>
    <w:rsid w:val="006D15AA"/>
    <w:rsid w:val="006D1784"/>
    <w:rsid w:val="006E0DFA"/>
    <w:rsid w:val="006F0E66"/>
    <w:rsid w:val="006F3F37"/>
    <w:rsid w:val="007066A7"/>
    <w:rsid w:val="007215AB"/>
    <w:rsid w:val="007264B7"/>
    <w:rsid w:val="00764023"/>
    <w:rsid w:val="00774FF8"/>
    <w:rsid w:val="00795C2A"/>
    <w:rsid w:val="007B5F5E"/>
    <w:rsid w:val="007C4C26"/>
    <w:rsid w:val="00805785"/>
    <w:rsid w:val="00836D79"/>
    <w:rsid w:val="00855B92"/>
    <w:rsid w:val="00870D9B"/>
    <w:rsid w:val="008C7022"/>
    <w:rsid w:val="00914F8E"/>
    <w:rsid w:val="00965813"/>
    <w:rsid w:val="009A7080"/>
    <w:rsid w:val="00A35F0A"/>
    <w:rsid w:val="00A61569"/>
    <w:rsid w:val="00A92DF7"/>
    <w:rsid w:val="00B672DF"/>
    <w:rsid w:val="00B75058"/>
    <w:rsid w:val="00B912AA"/>
    <w:rsid w:val="00B93103"/>
    <w:rsid w:val="00BC3BEE"/>
    <w:rsid w:val="00BC692F"/>
    <w:rsid w:val="00BF1D5D"/>
    <w:rsid w:val="00C00335"/>
    <w:rsid w:val="00C310EE"/>
    <w:rsid w:val="00C42FA6"/>
    <w:rsid w:val="00C61F73"/>
    <w:rsid w:val="00C75B89"/>
    <w:rsid w:val="00C761D3"/>
    <w:rsid w:val="00CD03ED"/>
    <w:rsid w:val="00CE41B8"/>
    <w:rsid w:val="00CF3FA4"/>
    <w:rsid w:val="00D02DE1"/>
    <w:rsid w:val="00D04E47"/>
    <w:rsid w:val="00D30584"/>
    <w:rsid w:val="00D41AA1"/>
    <w:rsid w:val="00D611A8"/>
    <w:rsid w:val="00D86AB4"/>
    <w:rsid w:val="00D87FE1"/>
    <w:rsid w:val="00DC16CB"/>
    <w:rsid w:val="00DC1AF4"/>
    <w:rsid w:val="00DC5AF0"/>
    <w:rsid w:val="00DD01BE"/>
    <w:rsid w:val="00E21E4C"/>
    <w:rsid w:val="00E61EF9"/>
    <w:rsid w:val="00E850FE"/>
    <w:rsid w:val="00E861F1"/>
    <w:rsid w:val="00EB0D87"/>
    <w:rsid w:val="00EE14C7"/>
    <w:rsid w:val="00EE5E98"/>
    <w:rsid w:val="00EF749D"/>
    <w:rsid w:val="00F06E83"/>
    <w:rsid w:val="00F75540"/>
    <w:rsid w:val="00FC03C5"/>
    <w:rsid w:val="00FC28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B620DC"/>
  <w15:docId w15:val="{D28FEAE0-2187-4843-9614-41BDA54547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sz w:val="22"/>
        <w:szCs w:val="22"/>
        <w:lang w:val="es-419" w:eastAsia="es-MX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7576"/>
    <w:pPr>
      <w:spacing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styleId="TableGrid">
    <w:name w:val="Table Grid"/>
    <w:basedOn w:val="TableNormal"/>
    <w:uiPriority w:val="39"/>
    <w:rsid w:val="00C75B8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C4C2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C4C26"/>
  </w:style>
  <w:style w:type="character" w:styleId="PageNumber">
    <w:name w:val="page number"/>
    <w:basedOn w:val="DefaultParagraphFont"/>
    <w:uiPriority w:val="99"/>
    <w:semiHidden/>
    <w:unhideWhenUsed/>
    <w:rsid w:val="007C4C26"/>
  </w:style>
  <w:style w:type="paragraph" w:styleId="Footer">
    <w:name w:val="footer"/>
    <w:basedOn w:val="Normal"/>
    <w:link w:val="FooterChar"/>
    <w:uiPriority w:val="99"/>
    <w:unhideWhenUsed/>
    <w:rsid w:val="007C4C2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C4C26"/>
  </w:style>
  <w:style w:type="paragraph" w:styleId="ListParagraph">
    <w:name w:val="List Paragraph"/>
    <w:basedOn w:val="Normal"/>
    <w:uiPriority w:val="34"/>
    <w:qFormat/>
    <w:rsid w:val="002C74D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E41B8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E41B8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6E0DFA"/>
    <w:pPr>
      <w:spacing w:before="100" w:beforeAutospacing="1" w:after="100" w:afterAutospacing="1"/>
    </w:pPr>
  </w:style>
  <w:style w:type="paragraph" w:customStyle="1" w:styleId="msonormal0">
    <w:name w:val="msonormal"/>
    <w:basedOn w:val="Normal"/>
    <w:rsid w:val="004C7576"/>
    <w:pPr>
      <w:spacing w:before="100" w:beforeAutospacing="1" w:after="100" w:afterAutospacing="1"/>
    </w:pPr>
  </w:style>
  <w:style w:type="character" w:styleId="Strong">
    <w:name w:val="Strong"/>
    <w:basedOn w:val="DefaultParagraphFont"/>
    <w:uiPriority w:val="22"/>
    <w:qFormat/>
    <w:rsid w:val="00B672DF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D86AB4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942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77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1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349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23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451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281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8668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293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6687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2192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0184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2538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35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5706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8390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5448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20433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112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7832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67564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60510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4161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77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3418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5819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5364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36807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09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03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583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852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859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544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480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6229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66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8623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0485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879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536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666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2149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00208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675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954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18714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404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9604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398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328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3229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863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73596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10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17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982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9986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94815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45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2044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43774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43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62619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24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36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9431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0834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0490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39598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318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2142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806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9725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74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72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5215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1242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676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885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9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1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4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836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79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0245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183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9402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0681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6595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4774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22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368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530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94935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444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3939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70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107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71350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7715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24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7011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7767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00156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3227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412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2788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4486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569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15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69823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866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1108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5339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173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66999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55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4849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448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2786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9387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373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279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973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5496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855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2904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537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826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1947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292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376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20291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4530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391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630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8205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05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30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5029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7418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752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719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90335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280890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341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7280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0583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10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2685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0383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69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8943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522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539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05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014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150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7791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563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237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6063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6901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80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87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3235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7697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94726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38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397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331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5948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6736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09834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231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754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637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59898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838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3837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71513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2435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3729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917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8989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02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5987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802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498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3702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7853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7383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9860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25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4909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542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4007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7982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23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4950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7675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059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765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3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8965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340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8878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7986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935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9950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432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6571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971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2151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3987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234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7701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9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5722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35412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9005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914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948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886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47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57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4391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9366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6828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6600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2955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208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09363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8849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735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837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3060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6592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461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2866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7261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8465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7579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460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6975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83111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557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8490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553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942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5029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403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1118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824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227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218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093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3077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5759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8319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6600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6675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1365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349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44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160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65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644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8194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542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30569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998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2384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867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4450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1915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55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20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26864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0277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1820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8518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3618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61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5266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9103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1541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26995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87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1866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327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2661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7149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18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9645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1663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4324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430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7615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90921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65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508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62848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661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508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327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53787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0451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375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533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5604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561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155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1213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0389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849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96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8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159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3704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002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7755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7190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719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0833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825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791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9774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636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6835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9993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241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988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0242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488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411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638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7460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7580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89279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383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2712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85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8387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397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2436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8717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692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5424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1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553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733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2654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2511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040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452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57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16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43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638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656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36689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158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095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7086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56795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005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1623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21025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7776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12205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55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58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04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502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8954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41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7253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071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201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102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401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1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1693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6921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29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848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7432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0327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1874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130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82678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18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2686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8328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194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25772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379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8813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4654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7309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9585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88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0860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984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4310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0465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75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1668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9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4673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94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7653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4469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966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951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23249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97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705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3289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213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143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9164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05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536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14662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617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86161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47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292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63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4831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ooks.google.com/books?id=IMdaAAAAMAAJ" TargetMode="External"/><Relationship Id="rId13" Type="http://schemas.openxmlformats.org/officeDocument/2006/relationships/hyperlink" Target="https://www.youtube.com/watch?v=q11Dloy3Oos" TargetMode="External"/><Relationship Id="rId18" Type="http://schemas.openxmlformats.org/officeDocument/2006/relationships/hyperlink" Target="https://www.youtube.com/watch?v=bjzGDwrTelc" TargetMode="External"/><Relationship Id="rId26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hyperlink" Target="https://eventos.ucol.mx/content/micrositios/241/file/memoria/pdf/63.pdf" TargetMode="External"/><Relationship Id="rId7" Type="http://schemas.openxmlformats.org/officeDocument/2006/relationships/image" Target="media/image1.png"/><Relationship Id="rId12" Type="http://schemas.openxmlformats.org/officeDocument/2006/relationships/hyperlink" Target="https://www.youtube.com/watch?v=qth5B1ge8bg" TargetMode="External"/><Relationship Id="rId17" Type="http://schemas.openxmlformats.org/officeDocument/2006/relationships/hyperlink" Target="https://www.youtube.com/watch?v=38g_GiCZZxI" TargetMode="External"/><Relationship Id="rId25" Type="http://schemas.openxmlformats.org/officeDocument/2006/relationships/hyperlink" Target="https://www.youtube.com/watch?v=q0sR_c7PYAE&amp;t=490s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youtube.com/watch?v=tC0FP4KnPbI" TargetMode="External"/><Relationship Id="rId20" Type="http://schemas.openxmlformats.org/officeDocument/2006/relationships/hyperlink" Target="https://www.youtube.com/watch?v=YlwDO1Wjj9Y" TargetMode="External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youtube.com/watch?v=X73nsD9c1qY" TargetMode="External"/><Relationship Id="rId24" Type="http://schemas.openxmlformats.org/officeDocument/2006/relationships/hyperlink" Target="https://www.amerindiaenlared.org/contenido/13283/las-4-ecologias-ambiental-politica-y-social-mental-e-integral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youtube.com/watch?v=RGJhRbeMxs4" TargetMode="External"/><Relationship Id="rId23" Type="http://schemas.openxmlformats.org/officeDocument/2006/relationships/hyperlink" Target="https://redinvestigaciontrabajosocial.cl/" TargetMode="External"/><Relationship Id="rId28" Type="http://schemas.openxmlformats.org/officeDocument/2006/relationships/fontTable" Target="fontTable.xml"/><Relationship Id="rId10" Type="http://schemas.openxmlformats.org/officeDocument/2006/relationships/hyperlink" Target="https://www.youtube.com/watch?v=LOIDZ4jYNiY" TargetMode="External"/><Relationship Id="rId19" Type="http://schemas.openxmlformats.org/officeDocument/2006/relationships/hyperlink" Target="https://www.youtube.com/watch?v=HM3Uolj0u5U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youtube.com/watch?v=HIX6N0S45b4" TargetMode="External"/><Relationship Id="rId14" Type="http://schemas.openxmlformats.org/officeDocument/2006/relationships/hyperlink" Target="https://www.youtube.com/watch?v=kjp6po9sa5c" TargetMode="External"/><Relationship Id="rId22" Type="http://schemas.openxmlformats.org/officeDocument/2006/relationships/hyperlink" Target="https://doi.org/10.15517/rcs.v0i143.14572" TargetMode="External"/><Relationship Id="rId27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</TotalTime>
  <Pages>9</Pages>
  <Words>3030</Words>
  <Characters>17276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Esparza Ochoa, Juan Carlos</cp:lastModifiedBy>
  <cp:revision>14</cp:revision>
  <dcterms:created xsi:type="dcterms:W3CDTF">2021-11-28T12:41:00Z</dcterms:created>
  <dcterms:modified xsi:type="dcterms:W3CDTF">2021-11-29T0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xVIkWmCZ"/&gt;&lt;style id="http://www.zotero.org/styles/apa" locale="es-MX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